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33FB2D" w14:textId="77777777" w:rsidR="00794830" w:rsidRPr="00FD2140" w:rsidRDefault="00BD35A4">
      <w:pPr>
        <w:pStyle w:val="Heading"/>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The collapse of a keystone forage fish species</w:t>
      </w:r>
    </w:p>
    <w:p w14:paraId="4137ABEA" w14:textId="77777777" w:rsidR="00794830" w:rsidRDefault="00794830">
      <w:pPr>
        <w:pStyle w:val="BodyA"/>
      </w:pPr>
    </w:p>
    <w:p w14:paraId="0FCAFD30" w14:textId="77777777" w:rsidR="00794830" w:rsidRDefault="00BD35A4">
      <w:pPr>
        <w:pStyle w:val="BodyA"/>
        <w:spacing w:line="480" w:lineRule="auto"/>
      </w:pPr>
      <w:r>
        <w:rPr>
          <w:lang w:val="nl-NL"/>
        </w:rPr>
        <w:t>Buren, A.D.</w:t>
      </w:r>
      <w:r>
        <w:rPr>
          <w:vertAlign w:val="superscript"/>
        </w:rPr>
        <w:t>1</w:t>
      </w:r>
      <w:r>
        <w:rPr>
          <w:rStyle w:val="css-g38gqj"/>
        </w:rPr>
        <w:t>§, Murphy, H.M.</w:t>
      </w:r>
      <w:r>
        <w:rPr>
          <w:vertAlign w:val="superscript"/>
        </w:rPr>
        <w:t>1</w:t>
      </w:r>
      <w:r>
        <w:rPr>
          <w:rStyle w:val="css-g38gqj"/>
        </w:rPr>
        <w:t xml:space="preserve">*§, </w:t>
      </w:r>
      <w:proofErr w:type="spellStart"/>
      <w:r>
        <w:rPr>
          <w:rStyle w:val="css-g38gqj"/>
        </w:rPr>
        <w:t>Adamack</w:t>
      </w:r>
      <w:proofErr w:type="spellEnd"/>
      <w:r>
        <w:rPr>
          <w:rStyle w:val="css-g38gqj"/>
        </w:rPr>
        <w:t>, A.T.</w:t>
      </w:r>
      <w:r>
        <w:rPr>
          <w:vertAlign w:val="superscript"/>
        </w:rPr>
        <w:t>1</w:t>
      </w:r>
      <w:r>
        <w:rPr>
          <w:rStyle w:val="css-g38gqj"/>
        </w:rPr>
        <w:t xml:space="preserve">, </w:t>
      </w:r>
      <w:proofErr w:type="spellStart"/>
      <w:r>
        <w:rPr>
          <w:rStyle w:val="css-g38gqj"/>
        </w:rPr>
        <w:t>Davoren</w:t>
      </w:r>
      <w:proofErr w:type="spellEnd"/>
      <w:r>
        <w:rPr>
          <w:rStyle w:val="css-g38gqj"/>
        </w:rPr>
        <w:t>, G. K.</w:t>
      </w:r>
      <w:r>
        <w:rPr>
          <w:vertAlign w:val="superscript"/>
        </w:rPr>
        <w:t>2</w:t>
      </w:r>
      <w:r>
        <w:rPr>
          <w:lang w:val="nl-NL"/>
        </w:rPr>
        <w:t>, Koen-Alonso, M.</w:t>
      </w:r>
      <w:r>
        <w:rPr>
          <w:vertAlign w:val="superscript"/>
        </w:rPr>
        <w:t>1</w:t>
      </w:r>
      <w:r>
        <w:rPr>
          <w:lang w:val="it-IT"/>
        </w:rPr>
        <w:t>, Montevecchi W.A.</w:t>
      </w:r>
      <w:r>
        <w:rPr>
          <w:vertAlign w:val="superscript"/>
        </w:rPr>
        <w:t>3</w:t>
      </w:r>
      <w:r>
        <w:rPr>
          <w:rStyle w:val="css-g38gqj"/>
        </w:rPr>
        <w:t>, Mowbray, F. K.</w:t>
      </w:r>
      <w:r>
        <w:rPr>
          <w:vertAlign w:val="superscript"/>
        </w:rPr>
        <w:t>1</w:t>
      </w:r>
      <w:r>
        <w:rPr>
          <w:rStyle w:val="css-g38gqj"/>
        </w:rPr>
        <w:t>, Pepin, P.</w:t>
      </w:r>
      <w:r>
        <w:rPr>
          <w:vertAlign w:val="superscript"/>
        </w:rPr>
        <w:t>1</w:t>
      </w:r>
      <w:r>
        <w:rPr>
          <w:lang w:val="pt-PT"/>
        </w:rPr>
        <w:t>, Regular, P.</w:t>
      </w:r>
      <w:r>
        <w:rPr>
          <w:vertAlign w:val="superscript"/>
        </w:rPr>
        <w:t>1</w:t>
      </w:r>
      <w:r>
        <w:rPr>
          <w:lang w:val="de-DE"/>
        </w:rPr>
        <w:t>, Robert, D.</w:t>
      </w:r>
      <w:r>
        <w:rPr>
          <w:vertAlign w:val="superscript"/>
        </w:rPr>
        <w:t>4</w:t>
      </w:r>
      <w:r>
        <w:rPr>
          <w:lang w:val="de-DE"/>
        </w:rPr>
        <w:t>, Rose, G.A.</w:t>
      </w:r>
      <w:r>
        <w:rPr>
          <w:vertAlign w:val="superscript"/>
        </w:rPr>
        <w:t>5</w:t>
      </w:r>
      <w:r>
        <w:rPr>
          <w:rStyle w:val="css-g38gqj"/>
        </w:rPr>
        <w:t>, Stenson, G.</w:t>
      </w:r>
      <w:r>
        <w:rPr>
          <w:vertAlign w:val="superscript"/>
        </w:rPr>
        <w:t>1</w:t>
      </w:r>
      <w:r>
        <w:rPr>
          <w:rStyle w:val="css-g38gqj"/>
        </w:rPr>
        <w:t xml:space="preserve">, </w:t>
      </w:r>
      <w:proofErr w:type="spellStart"/>
      <w:r>
        <w:rPr>
          <w:rStyle w:val="css-g38gqj"/>
        </w:rPr>
        <w:t>Varkey</w:t>
      </w:r>
      <w:proofErr w:type="spellEnd"/>
      <w:r>
        <w:rPr>
          <w:rStyle w:val="css-g38gqj"/>
        </w:rPr>
        <w:t>, D.</w:t>
      </w:r>
      <w:r>
        <w:rPr>
          <w:vertAlign w:val="superscript"/>
        </w:rPr>
        <w:t>1</w:t>
      </w:r>
    </w:p>
    <w:p w14:paraId="795FD15B" w14:textId="77777777" w:rsidR="00794830" w:rsidRDefault="00BD35A4">
      <w:pPr>
        <w:pStyle w:val="BodyA"/>
        <w:spacing w:after="200" w:line="276" w:lineRule="auto"/>
      </w:pPr>
      <w:r>
        <w:t>Affiliations:</w:t>
      </w:r>
    </w:p>
    <w:p w14:paraId="6BEF95BA" w14:textId="77777777" w:rsidR="00794830" w:rsidRDefault="00BD35A4">
      <w:pPr>
        <w:pStyle w:val="BodyA"/>
        <w:spacing w:after="200" w:line="276" w:lineRule="auto"/>
        <w:rPr>
          <w:rStyle w:val="css-g38gqj"/>
        </w:rPr>
      </w:pPr>
      <w:r>
        <w:rPr>
          <w:rStyle w:val="css-g38gqj"/>
        </w:rPr>
        <w:t>1. Northwest Atlantic Fisheries Centre, Fisheries and Oceans Canada, St. John's, NL, Canada</w:t>
      </w:r>
    </w:p>
    <w:p w14:paraId="61500292" w14:textId="77777777" w:rsidR="00794830" w:rsidRDefault="00BD35A4">
      <w:pPr>
        <w:pStyle w:val="BodyA"/>
        <w:spacing w:after="200" w:line="276" w:lineRule="auto"/>
        <w:rPr>
          <w:rStyle w:val="css-g38gqj"/>
        </w:rPr>
      </w:pPr>
      <w:r>
        <w:rPr>
          <w:rStyle w:val="css-g38gqj"/>
        </w:rPr>
        <w:t>2. Department of Biological Sciences, University of Manitoba, Winnipeg, MB, Canada</w:t>
      </w:r>
    </w:p>
    <w:p w14:paraId="557F7A92" w14:textId="77777777"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amme</w:t>
      </w:r>
      <w:proofErr w:type="spellEnd"/>
      <w:r>
        <w:rPr>
          <w:rStyle w:val="css-g38gqj"/>
        </w:rPr>
        <w:t>, Departments of Biology and Psychology, Memorial University of Newfoundland, St. John’s, NL, Canada</w:t>
      </w:r>
    </w:p>
    <w:p w14:paraId="168E2396" w14:textId="77777777" w:rsidR="00794830" w:rsidRDefault="00BD35A4">
      <w:pPr>
        <w:pStyle w:val="BodyA"/>
        <w:spacing w:after="200" w:line="276" w:lineRule="auto"/>
        <w:rPr>
          <w:lang w:val="fr-FR"/>
        </w:rPr>
      </w:pPr>
      <w:r>
        <w:rPr>
          <w:lang w:val="fr-FR"/>
        </w:rPr>
        <w:t>4. Institut des sciences de la mer, Université du Québec à Rimouski, Rimouski, QC, Canada</w:t>
      </w:r>
    </w:p>
    <w:p w14:paraId="65F7DE39" w14:textId="77777777" w:rsidR="00794830" w:rsidRDefault="00BD35A4">
      <w:pPr>
        <w:pStyle w:val="BodyA"/>
        <w:spacing w:after="200" w:line="276" w:lineRule="auto"/>
        <w:rPr>
          <w:rStyle w:val="css-g38gqj"/>
        </w:rPr>
      </w:pPr>
      <w:r>
        <w:rPr>
          <w:rStyle w:val="css-g38gqj"/>
        </w:rPr>
        <w:t>5. Institute for the Oceans and Fisheries, UBC, Vancouver, BC, Canada.</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77777777" w:rsidR="00794830" w:rsidRDefault="00BD35A4">
      <w:pPr>
        <w:pStyle w:val="BodyA"/>
        <w:spacing w:after="200" w:line="276" w:lineRule="auto"/>
        <w:rPr>
          <w:rStyle w:val="css-g38gqj"/>
        </w:rPr>
      </w:pPr>
      <w:r>
        <w:rPr>
          <w:rStyle w:val="css-g38gqj"/>
        </w:rPr>
        <w:t>§ A.D.B and H.M.M. contributed equally to this paper and others have contributed equally. Authors have been listed in alphabetical order for each contribution level.</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2B85E6A2"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According to acoustic monitoring surveys conducted by Canada and the former USSR, the Newfoundland capelin stock </w:t>
      </w:r>
      <w:r w:rsidR="00F505FD">
        <w:rPr>
          <w:rFonts w:ascii="Times New Roman" w:hAnsi="Times New Roman"/>
          <w:sz w:val="24"/>
          <w:szCs w:val="24"/>
        </w:rPr>
        <w:t xml:space="preserve">(NAFO Division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e, there is also literature suggesting that the capelin stock has not collapsed during that period</w:t>
      </w:r>
      <w:r>
        <w:rPr>
          <w:rFonts w:ascii="Times New Roman" w:hAnsi="Times New Roman"/>
          <w:color w:val="151518"/>
          <w:sz w:val="24"/>
          <w:szCs w:val="24"/>
          <w:u w:color="151518"/>
        </w:rPr>
        <w:t>. The non-collapse hypothesis purports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f the 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Pr>
          <w:rFonts w:ascii="Times New Roman" w:hAnsi="Times New Roman"/>
          <w:sz w:val="24"/>
          <w:szCs w:val="24"/>
        </w:rPr>
        <w:t>The hypothesis of a non-collapse of the capelin stock was rejected by our analyses. The weight of evidence approach led us to conclude that the Newfoundland capelin stock suffered a population collapse in 1990</w:t>
      </w:r>
      <w:r w:rsidR="001737E4">
        <w:rPr>
          <w:rFonts w:ascii="Times New Roman" w:hAnsi="Times New Roman"/>
          <w:sz w:val="24"/>
          <w:szCs w:val="24"/>
        </w:rPr>
        <w:t>-91</w:t>
      </w:r>
      <w:r>
        <w:rPr>
          <w:rFonts w:ascii="Times New Roman" w:hAnsi="Times New Roman"/>
          <w:sz w:val="24"/>
          <w:szCs w:val="24"/>
        </w:rPr>
        <w:t xml:space="preserve"> with minimal recovery over the subsequent 25 years.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466D9D3A"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ecosystems, transferring the bulk of the energy from lower trophic levels to large vertebrate predators. Typically, they are small shoaling species that are characterized by short life expectancy and rapid but variable growth driven by environmental factors. Forage fish species often exhibit ‘boom and bust’ population dynamics, i.e. their abundances change rapidly and substantially and undergo phases of extremely high and extremely low abundances</w:t>
      </w:r>
      <w:r w:rsidR="00D1544A">
        <w:rPr>
          <w:rFonts w:ascii="Times New Roman" w:hAnsi="Times New Roman"/>
        </w:rPr>
        <w:t xml:space="preserve"> </w:t>
      </w:r>
      <w:r w:rsidR="00D1544A">
        <w:rPr>
          <w:rFonts w:ascii="Times New Roman" w:hAnsi="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DaGF2ZXo8L0F1dGhvcj48WWVhcj4yMDAzPC9ZZWFy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</w:fldData>
        </w:fldChar>
      </w:r>
      <w:r w:rsidR="00D1544A">
        <w:rPr>
          <w:rFonts w:ascii="Times New Roman" w:hAnsi="Times New Roman"/>
        </w:rPr>
        <w:instrText xml:space="preserve"> ADDIN EN.CITE </w:instrText>
      </w:r>
      <w:r w:rsidR="00D1544A">
        <w:rPr>
          <w:rFonts w:ascii="Times New Roman" w:hAnsi="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DaGF2ZXo8L0F1dGhvcj48WWVhcj4yMDAzPC9ZZWFy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</w:fldData>
        </w:fldChar>
      </w:r>
      <w:r w:rsidR="00D1544A">
        <w:rPr>
          <w:rFonts w:ascii="Times New Roman" w:hAnsi="Times New Roman"/>
        </w:rPr>
        <w:instrText xml:space="preserve"> ADDIN EN.CITE.DATA </w:instrText>
      </w:r>
      <w:r w:rsidR="00D1544A">
        <w:rPr>
          <w:rFonts w:ascii="Times New Roman" w:hAnsi="Times New Roman"/>
        </w:rPr>
      </w:r>
      <w:r w:rsidR="00D1544A">
        <w:rPr>
          <w:rFonts w:ascii="Times New Roman" w:hAnsi="Times New Roman"/>
        </w:rPr>
        <w:fldChar w:fldCharType="end"/>
      </w:r>
      <w:r w:rsidR="00D1544A">
        <w:rPr>
          <w:rFonts w:ascii="Times New Roman" w:hAnsi="Times New Roman"/>
        </w:rPr>
      </w:r>
      <w:r w:rsidR="00D1544A">
        <w:rPr>
          <w:rFonts w:ascii="Times New Roman" w:hAnsi="Times New Roman"/>
        </w:rPr>
        <w:fldChar w:fldCharType="separate"/>
      </w:r>
      <w:r w:rsidR="00D1544A">
        <w:rPr>
          <w:rFonts w:ascii="Times New Roman" w:hAnsi="Times New Roman"/>
          <w:noProof/>
        </w:rPr>
        <w:t>(Soutar &amp; Issacs 1969, Schwartzlose et al. 1999, Chavez et al. 2003, Pikitch et al. 2012, Pikitch et al. 2014)</w:t>
      </w:r>
      <w:r w:rsidR="00D1544A">
        <w:rPr>
          <w:rFonts w:ascii="Times New Roman" w:hAnsi="Times New Roman"/>
        </w:rPr>
        <w:fldChar w:fldCharType="end"/>
      </w:r>
      <w:r w:rsidRPr="00D1544A">
        <w:rPr>
          <w:rFonts w:ascii="Times New Roman" w:hAnsi="Times New Roman"/>
          <w:lang w:val="en-CA"/>
        </w:rPr>
        <w:t xml:space="preserve">. </w:t>
      </w:r>
      <w:r>
        <w:rPr>
          <w:rFonts w:ascii="Times New Roman" w:hAnsi="Times New Roman"/>
        </w:rPr>
        <w:t>Forage fish species can experience prolonged periods of ‘bust’ dynamics. For example, the Norwegian spring-spawning Atlantic herring (</w:t>
      </w:r>
      <w:r>
        <w:rPr>
          <w:rFonts w:ascii="Times New Roman" w:hAnsi="Times New Roman"/>
          <w:i/>
          <w:iCs/>
          <w:lang w:val="es-ES_tradnl"/>
        </w:rPr>
        <w:t>Clupea harengus</w:t>
      </w:r>
      <w:r>
        <w:rPr>
          <w:rFonts w:ascii="Times New Roman" w:hAnsi="Times New Roman"/>
        </w:rPr>
        <w:t>) stock collapsed in the late 1960s after a pulse of overfishing and remained at very low levels until the late 1980s</w:t>
      </w:r>
      <w:r w:rsidR="005F5C98">
        <w:rPr>
          <w:rFonts w:ascii="Times New Roman" w:hAnsi="Times New Roman"/>
        </w:rPr>
        <w:t xml:space="preserve"> </w:t>
      </w:r>
      <w:r w:rsidR="005F5C98">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bGlzaGVyPlRhcGlyIEFjYWRlbWljIFByZXNzPC9wdWJsaXNoZXI+PHVybHM+PC91cmxzPjwvcmVj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</w:fldData>
        </w:fldChar>
      </w:r>
      <w:r w:rsidR="005F5C98">
        <w:rPr>
          <w:rFonts w:ascii="Times New Roman" w:hAnsi="Times New Roman"/>
        </w:rPr>
        <w:instrText xml:space="preserve"> ADDIN EN.CITE </w:instrText>
      </w:r>
      <w:r w:rsidR="005F5C98">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bGlzaGVyPlRhcGlyIEFjYWRlbWljIFByZXNzPC9wdWJsaXNoZXI+PHVybHM+PC91cmxzPjwvcmVj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</w:fldData>
        </w:fldChar>
      </w:r>
      <w:r w:rsidR="005F5C98">
        <w:rPr>
          <w:rFonts w:ascii="Times New Roman" w:hAnsi="Times New Roman"/>
        </w:rPr>
        <w:instrText xml:space="preserve"> ADDIN EN.CITE.DATA </w:instrText>
      </w:r>
      <w:r w:rsidR="005F5C98">
        <w:rPr>
          <w:rFonts w:ascii="Times New Roman" w:hAnsi="Times New Roman"/>
        </w:rPr>
      </w:r>
      <w:r w:rsidR="005F5C98">
        <w:rPr>
          <w:rFonts w:ascii="Times New Roman" w:hAnsi="Times New Roman"/>
        </w:rPr>
        <w:fldChar w:fldCharType="end"/>
      </w:r>
      <w:r w:rsidR="005F5C98">
        <w:rPr>
          <w:rFonts w:ascii="Times New Roman" w:hAnsi="Times New Roman"/>
        </w:rPr>
      </w:r>
      <w:r w:rsidR="005F5C98">
        <w:rPr>
          <w:rFonts w:ascii="Times New Roman" w:hAnsi="Times New Roman"/>
        </w:rPr>
        <w:fldChar w:fldCharType="separate"/>
      </w:r>
      <w:r w:rsidR="005F5C98">
        <w:rPr>
          <w:rFonts w:ascii="Times New Roman" w:hAnsi="Times New Roman"/>
          <w:noProof/>
        </w:rPr>
        <w:t>(Toresen &amp; Østvedt 2000, Dragesund et al. 2008, Skagseth et al. 2015)</w:t>
      </w:r>
      <w:r w:rsidR="005F5C98">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66B8BAD0"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4C5749">
        <w:rPr>
          <w:rFonts w:ascii="Times New Roman" w:eastAsia="Times New Roman" w:hAnsi="Times New Roman" w:cs="Times New Roman"/>
          <w:noProof/>
        </w:rPr>
        <w:t>(Templeman 1948, Jangaard 1974, Vilhjálmsson 1994, Carscadden et al. 2001)</w:t>
      </w:r>
      <w:r>
        <w:rPr>
          <w:rFonts w:ascii="Times New Roman" w:eastAsia="Times New Roman" w:hAnsi="Times New Roman" w:cs="Times New Roman"/>
        </w:rPr>
        <w:fldChar w:fldCharType="end"/>
      </w:r>
      <w:r>
        <w:rPr>
          <w:rFonts w:ascii="Times New Roman" w:hAnsi="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boom’ phase and around 200 thousand </w:t>
      </w:r>
      <w:proofErr w:type="spellStart"/>
      <w:r>
        <w:rPr>
          <w:rFonts w:ascii="Times New Roman" w:hAnsi="Times New Roman"/>
        </w:rPr>
        <w:t>tonnes</w:t>
      </w:r>
      <w:proofErr w:type="spellEnd"/>
      <w:r>
        <w:rPr>
          <w:rFonts w:ascii="Times New Roman" w:hAnsi="Times New Roman"/>
        </w:rPr>
        <w:t xml:space="preserve"> during the ‘bust’ phase. There is general agreement that </w:t>
      </w:r>
      <w:r w:rsidR="00A230BE">
        <w:rPr>
          <w:rFonts w:ascii="Times New Roman" w:hAnsi="Times New Roman"/>
        </w:rPr>
        <w:t>bottom-up changes</w:t>
      </w:r>
      <w:r>
        <w:rPr>
          <w:rFonts w:ascii="Times New Roman" w:hAnsi="Times New Roman"/>
        </w:rPr>
        <w:t xml:space="preserve"> were the driving force behind these ‘boom-bust’ dynamics </w:t>
      </w:r>
      <w:r>
        <w:rPr>
          <w:rFonts w:ascii="Times New Roman" w:eastAsia="Times New Roman" w:hAnsi="Times New Roman" w:cs="Times New Roman"/>
        </w:rPr>
        <w:fldChar w:fldCharType="begin"/>
      </w:r>
      <w:r w:rsidR="004C5749">
        <w:rPr>
          <w:rFonts w:ascii="Times New Roman" w:eastAsia="Times New Roman" w:hAnsi="Times New Roman" w:cs="Times New Roman"/>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noProof/>
        </w:rPr>
        <w:t>(Gjøsæter et al. 2009)</w:t>
      </w:r>
      <w:r>
        <w:rPr>
          <w:rFonts w:ascii="Times New Roman" w:eastAsia="Times New Roman" w:hAnsi="Times New Roman" w:cs="Times New Roman"/>
        </w:rPr>
        <w:fldChar w:fldCharType="end"/>
      </w:r>
      <w:r>
        <w:rPr>
          <w:rFonts w:ascii="Times New Roman" w:hAnsi="Times New Roman"/>
        </w:rPr>
        <w:t xml:space="preserve">. The Icelandic capelin stock underwent similar dynamics, with three ‘bust’ phases over the past 4 decades: the early 1980s, </w:t>
      </w:r>
      <w:r>
        <w:rPr>
          <w:rFonts w:ascii="Times New Roman" w:hAnsi="Times New Roman"/>
        </w:rPr>
        <w:lastRenderedPageBreak/>
        <w:t xml:space="preserve">the early 1990s, and most of the 2000s. The size of the stock was around 1.5-2 </w:t>
      </w:r>
      <w:r w:rsidR="00386A51">
        <w:rPr>
          <w:rFonts w:ascii="Times New Roman" w:hAnsi="Times New Roman"/>
        </w:rPr>
        <w:t>Mt</w:t>
      </w:r>
      <w:r>
        <w:rPr>
          <w:rFonts w:ascii="Times New Roman" w:hAnsi="Times New Roman"/>
        </w:rPr>
        <w:t xml:space="preserve"> during the ‘boom’ phase and between 100-500 thousand </w:t>
      </w:r>
      <w:proofErr w:type="spellStart"/>
      <w:r>
        <w:rPr>
          <w:rFonts w:ascii="Times New Roman" w:hAnsi="Times New Roman"/>
        </w:rPr>
        <w:t>tonnes</w:t>
      </w:r>
      <w:proofErr w:type="spellEnd"/>
      <w:r>
        <w:rPr>
          <w:rFonts w:ascii="Times New Roman" w:hAnsi="Times New Roman"/>
        </w:rPr>
        <w:t xml:space="preserve"> during ‘bust’ phase </w:t>
      </w:r>
      <w:r>
        <w:rPr>
          <w:rFonts w:ascii="Times New Roman" w:eastAsia="Times New Roman" w:hAnsi="Times New Roman" w:cs="Times New Roman"/>
        </w:rPr>
        <w:fldChar w:fldCharType="begin"/>
      </w:r>
      <w:r w:rsidR="004C5749">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Pr>
          <w:rFonts w:ascii="Times New Roman" w:hAnsi="Times New Roman"/>
          <w:noProof/>
        </w:rPr>
        <w:t>(ICES 2017)</w:t>
      </w:r>
      <w:r>
        <w:rPr>
          <w:rFonts w:ascii="Times New Roman" w:eastAsia="Times New Roman" w:hAnsi="Times New Roman" w:cs="Times New Roman"/>
        </w:rPr>
        <w:fldChar w:fldCharType="end"/>
      </w:r>
      <w:r>
        <w:rPr>
          <w:rFonts w:ascii="Times New Roman" w:hAnsi="Times New Roman"/>
        </w:rPr>
        <w:t xml:space="preserve">. The first two ‘bust’ phases were due to a combination of poor recruitment and the stock being easily available to the fishing fleet, while the most recent ‘bust’ phase was likely associated with 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hAnsi="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63209FE1" w:rsidR="00794830" w:rsidRDefault="00BD35A4">
      <w:pPr>
        <w:pStyle w:val="Style1"/>
        <w:rPr>
          <w:rFonts w:ascii="Times New Roman" w:eastAsia="Times New Roman" w:hAnsi="Times New Roman" w:cs="Times New Roman"/>
        </w:rPr>
      </w:pPr>
      <w:r>
        <w:rPr>
          <w:rFonts w:ascii="Times New Roman" w:hAnsi="Times New Roman"/>
        </w:rPr>
        <w:t xml:space="preserve">Fisheries and Oceans Canada (DFO) is responsible for the assessment of the Newfoundland and Labrador (NL) capelin stock. DFO concluded that the stock experienced an order of magnitude decline in 1990 with minimal recovery during the past two decad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rPr>
        <w:fldChar w:fldCharType="separate"/>
      </w:r>
      <w:r>
        <w:rPr>
          <w:rFonts w:ascii="Times New Roman" w:hAnsi="Times New Roman"/>
        </w:rPr>
        <w:t>(DFO 1994, Miller 1994, 1997, DFO 2008, 2010, 2013, 2015, 2018)</w:t>
      </w:r>
      <w:r>
        <w:rPr>
          <w:rFonts w:ascii="Times New Roman" w:eastAsia="Times New Roman" w:hAnsi="Times New Roman" w:cs="Times New Roman"/>
        </w:rPr>
        <w:fldChar w:fldCharType="end"/>
      </w:r>
      <w:r>
        <w:rPr>
          <w:rFonts w:ascii="Times New Roman" w:hAnsi="Times New Roman"/>
        </w:rPr>
        <w:t xml:space="preserve">. The size of the stock fluctuated </w:t>
      </w:r>
      <w:r w:rsidR="00BF4F64">
        <w:rPr>
          <w:rFonts w:ascii="Times New Roman" w:hAnsi="Times New Roman"/>
        </w:rPr>
        <w:t>between 2-</w:t>
      </w:r>
      <w:r>
        <w:rPr>
          <w:rFonts w:ascii="Times New Roman" w:hAnsi="Times New Roman"/>
        </w:rPr>
        <w:t xml:space="preserve">6 </w:t>
      </w:r>
      <w:r w:rsidR="00386A51">
        <w:rPr>
          <w:rFonts w:ascii="Times New Roman" w:hAnsi="Times New Roman"/>
        </w:rPr>
        <w:t>Mt</w:t>
      </w:r>
      <w:r>
        <w:rPr>
          <w:rFonts w:ascii="Times New Roman" w:hAnsi="Times New Roman"/>
        </w:rPr>
        <w:t xml:space="preserve"> </w:t>
      </w:r>
      <w:r w:rsidR="00BF4F64">
        <w:rPr>
          <w:rFonts w:ascii="Times New Roman" w:hAnsi="Times New Roman"/>
        </w:rPr>
        <w:t>from</w:t>
      </w:r>
      <w:r>
        <w:rPr>
          <w:rFonts w:ascii="Times New Roman" w:hAnsi="Times New Roman"/>
        </w:rPr>
        <w:t xml:space="preserve"> 1982 and 199</w:t>
      </w:r>
      <w:r w:rsidR="00FD2140">
        <w:rPr>
          <w:rFonts w:ascii="Times New Roman" w:hAnsi="Times New Roman"/>
        </w:rPr>
        <w:t>0</w:t>
      </w:r>
      <w:r>
        <w:rPr>
          <w:rFonts w:ascii="Times New Roman" w:hAnsi="Times New Roman"/>
        </w:rPr>
        <w:t xml:space="preserve">, and </w:t>
      </w:r>
      <w:r w:rsidR="00BF4F64">
        <w:rPr>
          <w:rFonts w:ascii="Times New Roman" w:hAnsi="Times New Roman"/>
        </w:rPr>
        <w:t>between 25-</w:t>
      </w:r>
      <w:r>
        <w:rPr>
          <w:rFonts w:ascii="Times New Roman" w:hAnsi="Times New Roman"/>
        </w:rPr>
        <w:t xml:space="preserve">900 thousand </w:t>
      </w:r>
      <w:proofErr w:type="spellStart"/>
      <w:r>
        <w:rPr>
          <w:rFonts w:ascii="Times New Roman" w:hAnsi="Times New Roman"/>
        </w:rPr>
        <w:t>tonnes</w:t>
      </w:r>
      <w:proofErr w:type="spellEnd"/>
      <w:r>
        <w:rPr>
          <w:rFonts w:ascii="Times New Roman" w:hAnsi="Times New Roman"/>
        </w:rPr>
        <w:t xml:space="preserve"> during the ensuing perio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This decline was concomitant with drastic changes in the ecosystem during the late 1980s and early 1990s</w:t>
      </w:r>
      <w:r w:rsidR="000060B9">
        <w:rPr>
          <w:rFonts w:ascii="Times New Roman" w:hAnsi="Times New Roman"/>
        </w:rPr>
        <w:t xml:space="preserve"> </w:t>
      </w:r>
      <w:r w:rsidR="000060B9">
        <w:rPr>
          <w:rFonts w:ascii="Times New Roman" w:hAnsi="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S29lbi1BbG9uc28gZXQgYWwuIDIwMTAsIEhhbW1pbGwg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yNzI5LTI3NDE8L3BhZ2VzPjx2b2x1bWU+NTA8
L3ZvbHVtZT48bnVtYmVyPjEyPC9udW1iZXI+PGRhdGVzPjx5ZWFyPjE5OTM8L3llYXI+PHB1Yi1k
YXRlcz48ZGF0ZT4xOTkzLzEyLzAxPC9kYXRlPjwvcHViLWRhdGVzPjwvZGF0ZXM+PHB1Ymxpc2hl
cj5OUkMgUmVzZWFyY2ggUHJlc3M8L3B1Ymxpc2hlcj48aXNibj4wNzA2LTY1Mlg8L2lzYm4+PHVy
bHM+PHJlbGF0ZWQtdXJscz48dXJsPmh0dHBzOi8vZG9pLm9yZy8xMC4xMTM5L2Y5My0yOTg8L3Vy
bD48L3JlbGF0ZWQtdXJscz48L3VybHM+PGVsZWN0cm9uaWMtcmVzb3VyY2UtbnVtPjEwLjExMzkv
ZjkzLTI5ODwvZWxlY3Ryb25pYy1yZXNvdXJjZS1udW0+PGFjY2Vzcy1kYXRlPjIwMTgvMDUvMTQ8
L2FjY2Vzcy1kYXRl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W9udGV2ZWNjaGk8L0F1dGhvcj48WWVhcj4xOTk3PC9ZZWFy
PjxSZWNOdW0+MTYzPC9SZWNOdW0+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xpbGx5PC9BdXRob3I+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</w:fldData>
        </w:fldChar>
      </w:r>
      <w:r w:rsidR="000060B9">
        <w:rPr>
          <w:rFonts w:ascii="Times New Roman" w:hAnsi="Times New Roman"/>
        </w:rPr>
        <w:instrText xml:space="preserve"> ADDIN EN.CITE </w:instrText>
      </w:r>
      <w:r w:rsidR="000060B9">
        <w:rPr>
          <w:rFonts w:ascii="Times New Roman" w:hAnsi="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S29lbi1BbG9uc28gZXQgYWwuIDIwMTAsIEhhbW1pbGwg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yNzI5LTI3NDE8L3BhZ2VzPjx2b2x1bWU+NTA8
L3ZvbHVtZT48bnVtYmVyPjEyPC9udW1iZXI+PGRhdGVzPjx5ZWFyPjE5OTM8L3llYXI+PHB1Yi1k
YXRlcz48ZGF0ZT4xOTkzLzEyLzAxPC9kYXRlPjwvcHViLWRhdGVzPjwvZGF0ZXM+PHB1Ymxpc2hl
cj5OUkMgUmVzZWFyY2ggUHJlc3M8L3B1Ymxpc2hlcj48aXNibj4wNzA2LTY1Mlg8L2lzYm4+PHVy
bHM+PHJlbGF0ZWQtdXJscz48dXJsPmh0dHBzOi8vZG9pLm9yZy8xMC4xMTM5L2Y5My0yOTg8L3Vy
bD48L3JlbGF0ZWQtdXJscz48L3VybHM+PGVsZWN0cm9uaWMtcmVzb3VyY2UtbnVtPjEwLjExMzkv
ZjkzLTI5ODwvZWxlY3Ryb25pYy1yZXNvdXJjZS1udW0+PGFjY2Vzcy1kYXRlPjIwMTgvMDUvMTQ8
L2FjY2Vzcy1kYXRl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W9udGV2ZWNjaGk8L0F1dGhvcj48WWVhcj4xOTk3PC9ZZWFy
PjxSZWNOdW0+MTYzPC9SZWNOdW0+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xpbGx5PC9BdXRob3I+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</w:fldData>
        </w:fldChar>
      </w:r>
      <w:r w:rsidR="000060B9">
        <w:rPr>
          <w:rFonts w:ascii="Times New Roman" w:hAnsi="Times New Roman"/>
        </w:rPr>
        <w:instrText xml:space="preserve"> ADDIN EN.CITE.DATA </w:instrText>
      </w:r>
      <w:r w:rsidR="000060B9">
        <w:rPr>
          <w:rFonts w:ascii="Times New Roman" w:hAnsi="Times New Roman"/>
        </w:rPr>
      </w:r>
      <w:r w:rsidR="000060B9">
        <w:rPr>
          <w:rFonts w:ascii="Times New Roman" w:hAnsi="Times New Roman"/>
        </w:rPr>
        <w:fldChar w:fldCharType="end"/>
      </w:r>
      <w:r w:rsidR="000060B9">
        <w:rPr>
          <w:rFonts w:ascii="Times New Roman" w:hAnsi="Times New Roman"/>
        </w:rPr>
      </w:r>
      <w:r w:rsidR="000060B9">
        <w:rPr>
          <w:rFonts w:ascii="Times New Roman" w:hAnsi="Times New Roman"/>
        </w:rPr>
        <w:fldChar w:fldCharType="separate"/>
      </w:r>
      <w:r w:rsidR="000060B9">
        <w:rPr>
          <w:rFonts w:ascii="Times New Roman" w:hAnsi="Times New Roman"/>
          <w:noProof/>
        </w:rPr>
        <w:t>(deYoung &amp; Rose 1993, Gomes et al. 1995, Montevecchi &amp; Myers 1997, Lilly et al. 2000, Rice 2002, Koen-Alonso et al. 2010, Hammill et al. 2011, Pedersen et al. 2017)</w:t>
      </w:r>
      <w:r w:rsidR="000060B9">
        <w:rPr>
          <w:rFonts w:ascii="Times New Roman" w:hAnsi="Times New Roman"/>
        </w:rPr>
        <w:fldChar w:fldCharType="end"/>
      </w:r>
      <w:r>
        <w:rPr>
          <w:rFonts w:ascii="Times New Roman" w:hAnsi="Times New Roman"/>
        </w:rPr>
        <w:t>, including major changes in the biology and ecology of capelin, such as delayed and protracted spawning, changes in their geographical and vertical distribution, and declines in somatic condition and size and age at maturity</w:t>
      </w:r>
      <w:r w:rsidR="00750B4B">
        <w:rPr>
          <w:rFonts w:ascii="Times New Roman" w:hAnsi="Times New Roman"/>
        </w:rPr>
        <w:t xml:space="preserve"> </w:t>
      </w:r>
      <w:r w:rsidR="0050447B">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50447B">
        <w:rPr>
          <w:rFonts w:ascii="Times New Roman" w:hAnsi="Times New Roman"/>
        </w:rPr>
        <w:instrText xml:space="preserve"> ADDIN EN.CITE </w:instrText>
      </w:r>
      <w:r w:rsidR="0050447B">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50447B">
        <w:rPr>
          <w:rFonts w:ascii="Times New Roman" w:hAnsi="Times New Roman"/>
        </w:rPr>
        <w:instrText xml:space="preserve"> ADDIN EN.CITE.DATA </w:instrText>
      </w:r>
      <w:r w:rsidR="0050447B">
        <w:rPr>
          <w:rFonts w:ascii="Times New Roman" w:hAnsi="Times New Roman"/>
        </w:rPr>
      </w:r>
      <w:r w:rsidR="0050447B">
        <w:rPr>
          <w:rFonts w:ascii="Times New Roman" w:hAnsi="Times New Roman"/>
        </w:rPr>
        <w:fldChar w:fldCharType="end"/>
      </w:r>
      <w:r w:rsidR="0050447B">
        <w:rPr>
          <w:rFonts w:ascii="Times New Roman" w:hAnsi="Times New Roman"/>
        </w:rPr>
      </w:r>
      <w:r w:rsidR="0050447B">
        <w:rPr>
          <w:rFonts w:ascii="Times New Roman" w:hAnsi="Times New Roman"/>
        </w:rPr>
        <w:fldChar w:fldCharType="separate"/>
      </w:r>
      <w:r w:rsidR="0050447B">
        <w:rPr>
          <w:rFonts w:ascii="Times New Roman" w:hAnsi="Times New Roman"/>
          <w:noProof/>
        </w:rPr>
        <w:t>(Frank et al. 1996, Carscadden &amp; Nakashima 1997, Carscadden et al. 2001, Mowbray 2002, Nakashima &amp; Wheeler 2002, DFO 2010)</w:t>
      </w:r>
      <w:r w:rsidR="0050447B">
        <w:rPr>
          <w:rFonts w:ascii="Times New Roman" w:hAnsi="Times New Roman"/>
        </w:rPr>
        <w:fldChar w:fldCharType="end"/>
      </w:r>
      <w:r>
        <w:rPr>
          <w:rFonts w:ascii="Times New Roman" w:hAnsi="Times New Roman"/>
        </w:rPr>
        <w:t>. The collapse of capelin is considered a key signal in the identification of the regime shift that occurred in the early 1990s.</w:t>
      </w:r>
    </w:p>
    <w:p w14:paraId="60BA2E7F" w14:textId="019CB192" w:rsidR="00794830" w:rsidRDefault="004417BD">
      <w:pPr>
        <w:pStyle w:val="Style1"/>
        <w:rPr>
          <w:rFonts w:ascii="Times New Roman" w:eastAsia="Times New Roman" w:hAnsi="Times New Roman" w:cs="Times New Roman"/>
        </w:rPr>
      </w:pPr>
      <w:ins w:id="0" w:author="Alejandro Buren" w:date="2018-09-24T08:38:00Z">
        <w:r>
          <w:rPr>
            <w:rFonts w:ascii="Times New Roman" w:hAnsi="Times New Roman"/>
          </w:rPr>
          <w:t xml:space="preserve">Need a connecting sentence </w:t>
        </w:r>
      </w:ins>
      <w:proofErr w:type="gramStart"/>
      <w:r w:rsidR="00BD35A4">
        <w:rPr>
          <w:rFonts w:ascii="Times New Roman" w:hAnsi="Times New Roman"/>
        </w:rPr>
        <w:t>The</w:t>
      </w:r>
      <w:proofErr w:type="gramEnd"/>
      <w:r w:rsidR="00BD35A4">
        <w:rPr>
          <w:rFonts w:ascii="Times New Roman" w:hAnsi="Times New Roman"/>
        </w:rPr>
        <w:t xml:space="preserve"> non-collapse hypothesis postulates that the capelin stock in 199</w:t>
      </w:r>
      <w:r w:rsidR="00FD2140">
        <w:rPr>
          <w:rFonts w:ascii="Times New Roman" w:hAnsi="Times New Roman"/>
        </w:rPr>
        <w:t>0-9</w:t>
      </w:r>
      <w:r w:rsidR="00BD35A4">
        <w:rPr>
          <w:rFonts w:ascii="Times New Roman" w:hAnsi="Times New Roman"/>
        </w:rPr>
        <w:t>1 did not collapse but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w:t>
      </w:r>
      <w:proofErr w:type="spellStart"/>
      <w:r w:rsidR="00BD35A4">
        <w:rPr>
          <w:rFonts w:ascii="Times New Roman" w:hAnsi="Times New Roman"/>
        </w:rPr>
        <w:t>spatio</w:t>
      </w:r>
      <w:proofErr w:type="spellEnd"/>
      <w:r w:rsidR="00BD35A4">
        <w:rPr>
          <w:rFonts w:ascii="Times New Roman" w:hAnsi="Times New Roman"/>
        </w:rPr>
        <w:t>-temporal mismatch between the surveys and the stock (Frank et al. 2016). Specifically, the non-collapse hypothesis states that post-199</w:t>
      </w:r>
      <w:r w:rsidR="00FD2140">
        <w:rPr>
          <w:rFonts w:ascii="Times New Roman" w:hAnsi="Times New Roman"/>
        </w:rPr>
        <w:t>0</w:t>
      </w:r>
      <w:r w:rsidR="00BD35A4">
        <w:rPr>
          <w:rFonts w:ascii="Times New Roman" w:hAnsi="Times New Roman"/>
        </w:rPr>
        <w:t xml:space="preserve"> </w:t>
      </w:r>
      <w:r w:rsidR="00BD35A4">
        <w:rPr>
          <w:rFonts w:ascii="Times New Roman" w:hAnsi="Times New Roman"/>
        </w:rPr>
        <w:lastRenderedPageBreak/>
        <w:t xml:space="preserve">either (1) capelin changed their migratory patterns while the timing of the acoustic survey remained constant, leading to a </w:t>
      </w:r>
      <w:proofErr w:type="spellStart"/>
      <w:r w:rsidR="00BD35A4">
        <w:rPr>
          <w:rFonts w:ascii="Times New Roman" w:hAnsi="Times New Roman"/>
        </w:rPr>
        <w:t>spatio</w:t>
      </w:r>
      <w:proofErr w:type="spellEnd"/>
      <w:r w:rsidR="00BD35A4">
        <w:rPr>
          <w:rFonts w:ascii="Times New Roman" w:hAnsi="Times New Roman"/>
        </w:rPr>
        <w:t>-temporal mismatch between the survey and the stock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sidR="00BD35A4">
        <w:rPr>
          <w:rFonts w:ascii="Times New Roman" w:hAnsi="Times New Roman"/>
          <w:i/>
          <w:iCs/>
        </w:rPr>
        <w:t>Gadus</w:t>
      </w:r>
      <w:proofErr w:type="spellEnd"/>
      <w:r w:rsidR="00BD35A4">
        <w:rPr>
          <w:rFonts w:ascii="Times New Roman" w:hAnsi="Times New Roman"/>
          <w:i/>
          <w:iCs/>
        </w:rPr>
        <w:t xml:space="preserve"> </w:t>
      </w:r>
      <w:proofErr w:type="spellStart"/>
      <w:r w:rsidR="00BD35A4">
        <w:rPr>
          <w:rFonts w:ascii="Times New Roman" w:hAnsi="Times New Roman"/>
          <w:i/>
          <w:iCs/>
        </w:rPr>
        <w:t>morhua</w:t>
      </w:r>
      <w:proofErr w:type="spellEnd"/>
      <w:r w:rsidR="00BD35A4">
        <w:rPr>
          <w:rFonts w:ascii="Times New Roman" w:hAnsi="Times New Roman"/>
        </w:rPr>
        <w:t xml:space="preserve">), seabirds, seals] to the large-scale changes that have occurred since the early 1990s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Frank et al. 2016)</w:t>
      </w:r>
      <w:r w:rsidR="00BD35A4">
        <w:rPr>
          <w:rFonts w:ascii="Times New Roman" w:eastAsia="Times New Roman" w:hAnsi="Times New Roman" w:cs="Times New Roman"/>
        </w:rPr>
        <w:fldChar w:fldCharType="end"/>
      </w:r>
      <w:r w:rsidR="00BD35A4">
        <w:rPr>
          <w:rFonts w:ascii="Times New Roman" w:hAnsi="Times New Roman"/>
        </w:rPr>
        <w:t xml:space="preserve">. The objective of this paper is to assess the empirical support for the hypothesis of capelin stock collapse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DFO 2015)</w:t>
      </w:r>
      <w:r w:rsidR="00BD35A4">
        <w:rPr>
          <w:rFonts w:ascii="Times New Roman" w:eastAsia="Times New Roman" w:hAnsi="Times New Roman" w:cs="Times New Roman"/>
        </w:rPr>
        <w:fldChar w:fldCharType="end"/>
      </w:r>
      <w:r w:rsidR="00BD35A4">
        <w:rPr>
          <w:rFonts w:ascii="Times New Roman" w:hAnsi="Times New Roman"/>
        </w:rPr>
        <w:t xml:space="preserve"> versus that of non-collapse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Frank et al. 2016)</w:t>
      </w:r>
      <w:r w:rsidR="00BD35A4">
        <w:rPr>
          <w:rFonts w:ascii="Times New Roman" w:eastAsia="Times New Roman" w:hAnsi="Times New Roman" w:cs="Times New Roman"/>
        </w:rPr>
        <w:fldChar w:fldCharType="end"/>
      </w:r>
      <w:r w:rsidR="00BD35A4">
        <w:rPr>
          <w:rFonts w:ascii="Times New Roman" w:hAnsi="Times New Roman"/>
        </w:rPr>
        <w:t xml:space="preserve"> using all available data.</w:t>
      </w:r>
    </w:p>
    <w:p w14:paraId="6196AB4E" w14:textId="77777777" w:rsidR="00794830" w:rsidRDefault="00BD35A4">
      <w:pPr>
        <w:pStyle w:val="Body"/>
      </w:pPr>
      <w:r>
        <w:rPr>
          <w:rFonts w:ascii="Arial Unicode MS" w:eastAsia="Arial Unicode MS" w:hAnsi="Arial Unicode MS" w:cs="Arial Unicode MS"/>
        </w:rPr>
        <w:br w:type="page"/>
      </w:r>
    </w:p>
    <w:p w14:paraId="6C36C220" w14:textId="5E2CF05E"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and Results</w:t>
      </w:r>
    </w:p>
    <w:p w14:paraId="0BC229F5" w14:textId="120CF25E" w:rsidR="00794830" w:rsidRDefault="00BD35A4">
      <w:pPr>
        <w:pStyle w:val="Style1"/>
        <w:rPr>
          <w:rFonts w:ascii="Times New Roman" w:eastAsia="Times New Roman" w:hAnsi="Times New Roman" w:cs="Times New Roman"/>
        </w:rPr>
      </w:pPr>
      <w:r>
        <w:rPr>
          <w:rFonts w:ascii="Times New Roman" w:hAnsi="Times New Roman"/>
        </w:rPr>
        <w:t>To test the hypotheses of collapse and non-collapse of the capelin stock in NAFO Divisions 2J3KL (hereafter Div. 2J3KL; Fig. 1), we applied the weight of evidence approach using multiple, independent data sets and diverse statistical methods</w:t>
      </w:r>
      <w:r w:rsidR="006C09BD">
        <w:rPr>
          <w:rFonts w:ascii="Times New Roman" w:hAnsi="Times New Roman"/>
        </w:rPr>
        <w:t xml:space="preserve"> </w:t>
      </w:r>
      <w:r w:rsidR="006C09BD">
        <w:rPr>
          <w:rFonts w:ascii="Times New Roman" w:hAnsi="Times New Roman"/>
        </w:rPr>
        <w:fldChar w:fldCharType="begin"/>
      </w:r>
      <w:r w:rsidR="006C09BD">
        <w:rPr>
          <w:rFonts w:ascii="Times New Roman" w:hAnsi="Times New Roman"/>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6C09BD">
        <w:rPr>
          <w:rFonts w:ascii="Times New Roman" w:hAnsi="Times New Roman"/>
        </w:rPr>
        <w:fldChar w:fldCharType="separate"/>
      </w:r>
      <w:r w:rsidR="006C09BD">
        <w:rPr>
          <w:rFonts w:ascii="Times New Roman" w:hAnsi="Times New Roman"/>
          <w:noProof/>
        </w:rPr>
        <w:t>(e.g., triangulation, sensu Munafò &amp; Davey Smith 2018)</w:t>
      </w:r>
      <w:r w:rsidR="006C09BD">
        <w:rPr>
          <w:rFonts w:ascii="Times New Roman" w:hAnsi="Times New Roman"/>
        </w:rPr>
        <w:fldChar w:fldCharType="end"/>
      </w:r>
      <w:r>
        <w:rPr>
          <w:rFonts w:ascii="Times New Roman" w:hAnsi="Times New Roman"/>
        </w:rPr>
        <w:t xml:space="preserve">. In some sections, new data and analyses were presented to test alternative hypotheses. Each section concludes by weighting evidence in support for each alternative hypothesis. Once this was completed for all sections, the weight of evidence approach was used to determine which hypothesis was best supported by the combination of previously-published results and additional analyses based on independent data sets. </w:t>
      </w:r>
    </w:p>
    <w:p w14:paraId="32D057DF" w14:textId="77777777" w:rsidR="00794830" w:rsidRDefault="00BD35A4">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14:paraId="7DC7E4DE" w14:textId="67D6CFF5" w:rsidR="00794830" w:rsidRPr="004633CA" w:rsidRDefault="00BD35A4">
      <w:pPr>
        <w:pStyle w:val="Heading3"/>
        <w:spacing w:before="0" w:line="480" w:lineRule="auto"/>
        <w:rPr>
          <w:rFonts w:ascii="Times New Roman" w:hAnsi="Times New Roman" w:cs="Times New Roman"/>
          <w:color w:val="000000"/>
          <w:sz w:val="24"/>
          <w:szCs w:val="24"/>
          <w:u w:color="000000"/>
        </w:rPr>
      </w:pPr>
      <w:r w:rsidRPr="004633CA">
        <w:rPr>
          <w:rFonts w:ascii="Times New Roman" w:hAnsi="Times New Roman" w:cs="Times New Roman"/>
          <w:color w:val="000000"/>
          <w:sz w:val="24"/>
          <w:szCs w:val="24"/>
          <w:u w:color="000000"/>
        </w:rPr>
        <w:t>Offshore capelin distribution: acoustic surveys</w:t>
      </w:r>
      <w:ins w:id="1" w:author="Alejandro BUren" w:date="2018-09-16T16:28:00Z">
        <w:r w:rsidR="001E6837">
          <w:rPr>
            <w:rFonts w:ascii="Times New Roman" w:hAnsi="Times New Roman" w:cs="Times New Roman"/>
            <w:color w:val="000000"/>
            <w:sz w:val="24"/>
            <w:szCs w:val="24"/>
            <w:u w:color="000000"/>
          </w:rPr>
          <w:t xml:space="preserve"> NO MENTION OF SPRING SURVEYS – SEE HO TO FIT THEM IN</w:t>
        </w:r>
      </w:ins>
    </w:p>
    <w:p w14:paraId="78A41733" w14:textId="79C69EC2" w:rsidR="00794830" w:rsidRDefault="00BD35A4">
      <w:pPr>
        <w:pStyle w:val="Style1"/>
        <w:rPr>
          <w:rFonts w:ascii="Times New Roman" w:eastAsia="Times New Roman" w:hAnsi="Times New Roman" w:cs="Times New Roman"/>
        </w:rPr>
      </w:pPr>
      <w:r>
        <w:rPr>
          <w:rFonts w:ascii="Times New Roman" w:hAnsi="Times New Roman"/>
        </w:rPr>
        <w:t>The capelin collapse hypothesis is supported by the fall and spring offshore acoustic surveys conducted by Canada and the former USSR that found a sudden decrease in capelin biomass in the fall of 1990 in Div. 2J3KL</w:t>
      </w:r>
      <w:r w:rsidR="006C09BD">
        <w:rPr>
          <w:rFonts w:ascii="Times New Roman" w:hAnsi="Times New Roman"/>
        </w:rPr>
        <w:t xml:space="preserve"> </w:t>
      </w:r>
      <w:r w:rsidR="006C09BD">
        <w:rPr>
          <w:rFonts w:ascii="Times New Roman" w:hAnsi="Times New Roman"/>
        </w:rPr>
        <w:fldChar w:fldCharType="begin">
          <w:fldData xml:space="preserve">PEVuZE5vdGU+PENpdGU+PEF1dGhvcj5NaWxsZXI8L0F1dGhvcj48WWVhcj4xOTkxPC9ZZWFyPjxS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Mzwv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5Mi8xNTwvdm9sdW1lPjxkYXRlcz48eWVhcj4xOTky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</w:fldData>
        </w:fldChar>
      </w:r>
      <w:r w:rsidR="006C09BD">
        <w:rPr>
          <w:rFonts w:ascii="Times New Roman" w:hAnsi="Times New Roman"/>
        </w:rPr>
        <w:instrText xml:space="preserve"> ADDIN EN.CITE </w:instrText>
      </w:r>
      <w:r w:rsidR="006C09BD">
        <w:rPr>
          <w:rFonts w:ascii="Times New Roman" w:hAnsi="Times New Roman"/>
        </w:rPr>
        <w:fldChar w:fldCharType="begin">
          <w:fldData xml:space="preserve">PEVuZE5vdGU+PENpdGU+PEF1dGhvcj5NaWxsZXI8L0F1dGhvcj48WWVhcj4xOTkxPC9ZZWFyPjxS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Mzwv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5Mi8xNTwvdm9sdW1lPjxkYXRlcz48eWVhcj4xOTky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</w:fldData>
        </w:fldChar>
      </w:r>
      <w:r w:rsidR="006C09BD">
        <w:rPr>
          <w:rFonts w:ascii="Times New Roman" w:hAnsi="Times New Roman"/>
        </w:rPr>
        <w:instrText xml:space="preserve"> ADDIN EN.CITE.DATA </w:instrText>
      </w:r>
      <w:r w:rsidR="006C09BD">
        <w:rPr>
          <w:rFonts w:ascii="Times New Roman" w:hAnsi="Times New Roman"/>
        </w:rPr>
      </w:r>
      <w:r w:rsidR="006C09BD">
        <w:rPr>
          <w:rFonts w:ascii="Times New Roman" w:hAnsi="Times New Roman"/>
        </w:rPr>
        <w:fldChar w:fldCharType="end"/>
      </w:r>
      <w:r w:rsidR="006C09BD">
        <w:rPr>
          <w:rFonts w:ascii="Times New Roman" w:hAnsi="Times New Roman"/>
        </w:rPr>
      </w:r>
      <w:r w:rsidR="006C09BD">
        <w:rPr>
          <w:rFonts w:ascii="Times New Roman" w:hAnsi="Times New Roman"/>
        </w:rPr>
        <w:fldChar w:fldCharType="separate"/>
      </w:r>
      <w:r w:rsidR="006C09BD">
        <w:rPr>
          <w:rFonts w:ascii="Times New Roman" w:hAnsi="Times New Roman"/>
          <w:noProof/>
        </w:rPr>
        <w:t>(e.g., Miller &amp; Lilly 1991, Bakanev 1992, Miller 1992, 1993, 1994, Mowbray 2014)</w:t>
      </w:r>
      <w:r w:rsidR="006C09BD">
        <w:rPr>
          <w:rFonts w:ascii="Times New Roman" w:hAnsi="Times New Roman"/>
        </w:rPr>
        <w:fldChar w:fldCharType="end"/>
      </w:r>
      <w:r>
        <w:rPr>
          <w:rFonts w:ascii="Times New Roman" w:hAnsi="Times New Roman"/>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14:paraId="4A1AF7C9" w14:textId="663F125A" w:rsidR="00794830" w:rsidRDefault="00BD35A4">
      <w:pPr>
        <w:pStyle w:val="Style1"/>
        <w:rPr>
          <w:rFonts w:ascii="Times New Roman" w:eastAsia="Times New Roman" w:hAnsi="Times New Roman" w:cs="Times New Roman"/>
        </w:rPr>
      </w:pPr>
      <w:r>
        <w:rPr>
          <w:rFonts w:ascii="Times New Roman" w:hAnsi="Times New Roman"/>
        </w:rPr>
        <w:t xml:space="preserve">From 1982 to 1992, Canada conducted fall (October) acoustic surveys for capelin in Div. 2J3K (Fig. 1) (e.g., Miller and </w:t>
      </w:r>
      <w:proofErr w:type="spellStart"/>
      <w:r>
        <w:rPr>
          <w:rFonts w:ascii="Times New Roman" w:hAnsi="Times New Roman"/>
        </w:rPr>
        <w:t>Carscadden</w:t>
      </w:r>
      <w:proofErr w:type="spellEnd"/>
      <w:r>
        <w:rPr>
          <w:rFonts w:ascii="Times New Roman" w:hAnsi="Times New Roman"/>
        </w:rPr>
        <w:t xml:space="preserve">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xml:space="preserve">. The capelin stock in Div. 2J3K was also acoustically surveyed by the </w:t>
      </w:r>
      <w:r>
        <w:rPr>
          <w:rFonts w:ascii="Times New Roman" w:hAnsi="Times New Roman"/>
        </w:rPr>
        <w:lastRenderedPageBreak/>
        <w:t>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The decrease in capelin biomass in both surveys corresponded with very few capelin being detected off the coast of Labrador and a southward shift in stock distribution to the southern portion of Div. 3K and northern portion of Div. 3L</w:t>
      </w:r>
      <w:r w:rsidR="00502586">
        <w:rPr>
          <w:rFonts w:ascii="Times New Roman" w:hAnsi="Times New Roman"/>
        </w:rPr>
        <w:t xml:space="preserve"> </w:t>
      </w:r>
      <w:r w:rsidR="00502586">
        <w:rPr>
          <w:rFonts w:ascii="Times New Roman" w:hAnsi="Times New Roman"/>
        </w:rPr>
        <w:fldChar w:fldCharType="begin"/>
      </w:r>
      <w:r w:rsidR="00502586">
        <w:rPr>
          <w:rFonts w:ascii="Times New Roman" w:hAnsi="Times New Roman"/>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502586">
        <w:rPr>
          <w:rFonts w:ascii="Times New Roman" w:hAnsi="Times New Roman"/>
        </w:rPr>
        <w:fldChar w:fldCharType="separate"/>
      </w:r>
      <w:r w:rsidR="00502586">
        <w:rPr>
          <w:rFonts w:ascii="Times New Roman" w:hAnsi="Times New Roman"/>
          <w:noProof/>
        </w:rPr>
        <w:t>(Miller &amp; Lilly 1991, Miller 1992)</w:t>
      </w:r>
      <w:r w:rsidR="00502586">
        <w:rPr>
          <w:rFonts w:ascii="Times New Roman" w:hAnsi="Times New Roman"/>
        </w:rPr>
        <w:fldChar w:fldCharType="end"/>
      </w:r>
      <w:r>
        <w:rPr>
          <w:rFonts w:ascii="Times New Roman" w:hAnsi="Times New Roman"/>
        </w:rPr>
        <w:t xml:space="preserve">. A Canadian expanded fall survey (Div. 2J3KL) in 1993-94 was conducted to determine if the ‘missing’ capelin could be located. However, the expanded fall acoustic survey confirmed the findings of the 1991-92 fall surveys that offshore capelin biomass was low and characterized by a southward change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w:t>
      </w:r>
      <w:ins w:id="2" w:author="Alejandro BUren" w:date="2018-09-16T16:28:00Z">
        <w:r w:rsidR="001E6837">
          <w:rPr>
            <w:rFonts w:ascii="Times New Roman" w:hAnsi="Times New Roman"/>
          </w:rPr>
          <w:t xml:space="preserve"> This is consistent with the </w:t>
        </w:r>
        <w:proofErr w:type="spellStart"/>
        <w:r w:rsidR="001E6837">
          <w:rPr>
            <w:rFonts w:ascii="Times New Roman" w:hAnsi="Times New Roman"/>
          </w:rPr>
          <w:t>sprnig</w:t>
        </w:r>
        <w:proofErr w:type="spellEnd"/>
        <w:r w:rsidR="001E6837">
          <w:rPr>
            <w:rFonts w:ascii="Times New Roman" w:hAnsi="Times New Roman"/>
          </w:rPr>
          <w:t xml:space="preserve"> acoustic survey…</w:t>
        </w:r>
      </w:ins>
      <w:r>
        <w:rPr>
          <w:rFonts w:ascii="Times New Roman" w:hAnsi="Times New Roman"/>
        </w:rPr>
        <w:t xml:space="preserve">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14:paraId="6F3ECF3D" w14:textId="6328705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unquantified densities of overwintering maturing capelin and large schools of immature capelin observed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w:t>
      </w:r>
      <w:r>
        <w:rPr>
          <w:rFonts w:ascii="Times New Roman" w:hAnsi="Times New Roman"/>
        </w:rPr>
        <w:lastRenderedPageBreak/>
        <w:t>densities of capelin can inhabit the inshore year-round. DFO tested the hypothesis of year-round residency of capelin in the inshore by conducting seasonal acoustic surveys in Trinity Bay (September and October 2003; January, June and September 2004-05) and expanding the annual offshore spring acoustic survey into Trinity Bay (1999-2005, 2007-13, 2017) (</w:t>
      </w:r>
      <w:hyperlink w:anchor="Ref514161259" w:history="1">
        <w:r>
          <w:rPr>
            <w:rStyle w:val="Hyperlink0"/>
            <w:rFonts w:eastAsia="Calibri"/>
          </w:rPr>
          <w:t>Fig. 1</w:t>
        </w:r>
      </w:hyperlink>
      <w:r>
        <w:rPr>
          <w:rStyle w:val="Hyperlink0"/>
          <w:rFonts w:eastAsia="Calibri"/>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Fig. 2</w:t>
        </w:r>
      </w:hyperlink>
      <w:r>
        <w:rPr>
          <w:rStyle w:val="Hyperlink0"/>
          <w:rFonts w:eastAsia="Calibri"/>
        </w:rPr>
        <w:t xml:space="preserve"> a). In September and October, capelin densities were low once again (Fig. 2 a). There was also a distinct seasonal pattern in the age and maturity composition inshore. In January, overwintering fish were composed of ~70% immature age-1 and age-2 fish (</w:t>
      </w:r>
      <w:hyperlink w:anchor="Ref514161271" w:history="1">
        <w:r>
          <w:rPr>
            <w:rStyle w:val="Hyperlink0"/>
            <w:rFonts w:eastAsia="Calibri"/>
          </w:rPr>
          <w:t>Fig. 2</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Fig. 2</w:t>
        </w:r>
      </w:hyperlink>
      <w:r>
        <w:rPr>
          <w:rStyle w:val="Hyperlink0"/>
          <w:rFonts w:eastAsia="Calibri"/>
        </w:rPr>
        <w:t xml:space="preserve"> b, c); and by October, immature age-1 fish dominated the inshore area, strongly suggesting that spent mature fish either died or left the Bay (Fig. 2 b). </w:t>
      </w:r>
      <w:r w:rsidR="001C70A5">
        <w:rPr>
          <w:rStyle w:val="Hyperlink0"/>
          <w:rFonts w:eastAsia="Calibri"/>
        </w:rPr>
        <w:t xml:space="preserve">In agreement with this finding, an inshore acoustic survey in January 2000 for overwintering cod from Conception Bay to Notre Dame Bay found concentrations of juvenile capelin </w:t>
      </w:r>
      <w:r w:rsidR="004C5749">
        <w:rPr>
          <w:rStyle w:val="Hyperlink0"/>
          <w:rFonts w:eastAsia="Calibri"/>
        </w:rPr>
        <w:fldChar w:fldCharType="begin"/>
      </w:r>
      <w:r w:rsidR="004C5749">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4C5749">
        <w:rPr>
          <w:rStyle w:val="Hyperlink0"/>
          <w:rFonts w:eastAsia="Calibri"/>
        </w:rPr>
        <w:fldChar w:fldCharType="separate"/>
      </w:r>
      <w:r w:rsidR="004C5749">
        <w:rPr>
          <w:rStyle w:val="Hyperlink0"/>
          <w:rFonts w:eastAsia="Calibri"/>
          <w:noProof/>
        </w:rPr>
        <w:t>(O'Driscoll &amp; Rose 2001)</w:t>
      </w:r>
      <w:r w:rsidR="004C5749">
        <w:rPr>
          <w:rStyle w:val="Hyperlink0"/>
          <w:rFonts w:eastAsia="Calibri"/>
        </w:rPr>
        <w:fldChar w:fldCharType="end"/>
      </w:r>
      <w:r w:rsidR="001C70A5">
        <w:rPr>
          <w:rStyle w:val="Hyperlink0"/>
          <w:rFonts w:eastAsia="Calibri"/>
        </w:rPr>
        <w:t xml:space="preserve"> but few older fish (G.A. Rose, unpublished data). The seasonal surveys found no evidence of a large inshore, non-migratory capelin stock.</w:t>
      </w:r>
    </w:p>
    <w:p w14:paraId="7DF5137F" w14:textId="55A49EB1" w:rsidR="00D03051" w:rsidRDefault="0091695F" w:rsidP="00D03051">
      <w:pPr>
        <w:pStyle w:val="Style1"/>
        <w:rPr>
          <w:rStyle w:val="Hyperlink0"/>
          <w:rFonts w:eastAsia="Calibri"/>
        </w:rPr>
      </w:pPr>
      <w:r>
        <w:rPr>
          <w:rStyle w:val="Hyperlink0"/>
          <w:rFonts w:eastAsia="Calibri"/>
        </w:rPr>
        <w:t xml:space="preserve">We also tested the </w:t>
      </w:r>
      <w:r w:rsidR="002F56D2">
        <w:rPr>
          <w:rStyle w:val="Hyperlink0"/>
          <w:rFonts w:eastAsia="Calibri"/>
        </w:rPr>
        <w:t xml:space="preserve">capelin non-collapse </w:t>
      </w:r>
      <w:r>
        <w:rPr>
          <w:rStyle w:val="Hyperlink0"/>
          <w:rFonts w:eastAsia="Calibri"/>
        </w:rPr>
        <w:t xml:space="preserve">hypothesis by investigating the </w:t>
      </w:r>
      <w:r w:rsidR="002F56D2">
        <w:rPr>
          <w:rStyle w:val="Hyperlink0"/>
          <w:rFonts w:eastAsia="Calibri"/>
        </w:rPr>
        <w:t>spatial distribution of</w:t>
      </w:r>
      <w:r>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C01DCB">
        <w:rPr>
          <w:rFonts w:ascii="Times New Roman" w:hAnsi="Times New Roman"/>
        </w:rPr>
        <w:t>(1999-2005, 2007-13, 2017)</w:t>
      </w:r>
      <w:r>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CC1F10">
        <w:rPr>
          <w:rStyle w:val="Hyperlink0"/>
          <w:rFonts w:eastAsia="Calibri"/>
        </w:rPr>
        <w:t>as</w:t>
      </w:r>
      <w:r w:rsidR="0082329B">
        <w:rPr>
          <w:rStyle w:val="Hyperlink0"/>
          <w:rFonts w:eastAsia="Calibri"/>
        </w:rPr>
        <w:t xml:space="preserve"> </w:t>
      </w:r>
      <w:ins w:id="3" w:author="Alejandro BUren" w:date="2018-09-16T16:29:00Z">
        <w:r w:rsidR="001E6837">
          <w:rPr>
            <w:rStyle w:val="Hyperlink0"/>
            <w:rFonts w:eastAsia="Calibri"/>
          </w:rPr>
          <w:t xml:space="preserve">weakly </w:t>
        </w:r>
      </w:ins>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t = -0.83, df = 14, p= 0.42, R = -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3).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w:t>
      </w:r>
      <w:r w:rsidR="0005361F">
        <w:rPr>
          <w:rStyle w:val="Hyperlink0"/>
          <w:rFonts w:eastAsia="Calibri"/>
        </w:rPr>
        <w:lastRenderedPageBreak/>
        <w:t xml:space="preserve">surveyed was inshore </w:t>
      </w:r>
      <w:r w:rsidR="00C01DCB">
        <w:rPr>
          <w:rStyle w:val="Hyperlink0"/>
          <w:rFonts w:eastAsia="Calibri"/>
        </w:rPr>
        <w:t>(Fig. 3)</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3450A8">
        <w:rPr>
          <w:rStyle w:val="Hyperlink0"/>
          <w:rFonts w:eastAsia="Calibri"/>
        </w:rPr>
        <w:t>s</w:t>
      </w:r>
      <w:r w:rsidR="00D03051">
        <w:rPr>
          <w:rStyle w:val="Hyperlink0"/>
          <w:rFonts w:eastAsia="Calibri"/>
        </w:rPr>
        <w:t xml:space="preserve">imple back-of-the-envelope calculations indicate that it is unrealistic to assume that the 3 to 6 Mt of capelin that are ‘missing’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2</w:t>
      </w:r>
      <w:r w:rsidR="00A82F3A">
        <w:rPr>
          <w:rStyle w:val="None"/>
          <w:rFonts w:ascii="Times New Roman" w:hAnsi="Times New Roman"/>
          <w:vertAlign w:val="superscript"/>
        </w:rPr>
        <w:t xml:space="preserve">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AC3E8A">
        <w:rPr>
          <w:rStyle w:val="Hyperlink0"/>
          <w:rFonts w:eastAsia="Calibri"/>
        </w:rPr>
        <w:t>, including the inshore May acoustic survey,</w:t>
      </w:r>
      <w:r w:rsidR="00BD2703">
        <w:rPr>
          <w:rStyle w:val="Hyperlink0"/>
          <w:rFonts w:eastAsia="Calibri"/>
        </w:rPr>
        <w:t xml:space="preserve"> 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D03051">
        <w:rPr>
          <w:rStyle w:val="Hyperlink0"/>
          <w:rFonts w:eastAsia="Calibri"/>
        </w:rPr>
        <w:t xml:space="preserve"> (Fig. 2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261472C" w:rsidR="003450A8" w:rsidRDefault="00BD35A4" w:rsidP="003450A8">
      <w:pPr>
        <w:pStyle w:val="Style1"/>
        <w:rPr>
          <w:rStyle w:val="Hyperlink0"/>
          <w:rFonts w:eastAsia="Calibri"/>
        </w:rPr>
      </w:pPr>
      <w:r>
        <w:rPr>
          <w:rStyle w:val="Hyperlink0"/>
          <w:rFonts w:eastAsia="Calibri"/>
        </w:rPr>
        <w:t>In summary, while the fall and spring acoustic surveys in Div.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CC1F10" w:rsidRPr="00CC1F10">
        <w:rPr>
          <w:rStyle w:val="Hyperlink0"/>
          <w:rFonts w:eastAsia="Calibri"/>
        </w:rPr>
        <w:t>the lack of significant inshore aggregations of capelin outside of the peak spawning period during seasonal and annual spring acoustic surveys</w:t>
      </w:r>
      <w:r w:rsidR="00CC1F10">
        <w:rPr>
          <w:rStyle w:val="Hyperlink0"/>
          <w:rFonts w:eastAsia="Calibri"/>
        </w:rPr>
        <w:t>,</w:t>
      </w:r>
      <w:r w:rsidR="00CC1F10" w:rsidRPr="00CC1F10">
        <w:rPr>
          <w:rStyle w:val="Hyperlink0"/>
          <w:rFonts w:eastAsia="Calibri"/>
        </w:rPr>
        <w:t xml:space="preserve"> </w:t>
      </w:r>
      <w:r w:rsidR="00CC1F10">
        <w:rPr>
          <w:rStyle w:val="Hyperlink0"/>
          <w:rFonts w:eastAsia="Calibri"/>
        </w:rPr>
        <w:t>and t</w:t>
      </w:r>
      <w:r w:rsidR="003450A8">
        <w:rPr>
          <w:rStyle w:val="Hyperlink0"/>
          <w:rFonts w:eastAsia="Calibri"/>
        </w:rPr>
        <w:t>he impossibility of the ‘missing’ 3-6 Mt of capelin (up to 170,000 kg km</w:t>
      </w:r>
      <w:r w:rsidR="003450A8">
        <w:rPr>
          <w:rStyle w:val="None"/>
          <w:rFonts w:ascii="Times New Roman" w:hAnsi="Times New Roman"/>
          <w:vertAlign w:val="superscript"/>
        </w:rPr>
        <w:t>-2</w:t>
      </w:r>
      <w:r w:rsidR="003450A8">
        <w:rPr>
          <w:rStyle w:val="Hyperlink0"/>
          <w:rFonts w:eastAsia="Calibri"/>
        </w:rPr>
        <w:t>, uniformly distributed throughout the un-surveyed area) remaining undetected in t</w:t>
      </w:r>
      <w:r w:rsidR="00BD2703">
        <w:rPr>
          <w:rStyle w:val="Hyperlink0"/>
          <w:rFonts w:eastAsia="Calibri"/>
        </w:rPr>
        <w:t xml:space="preserve">he inshore strata since 1990 </w:t>
      </w:r>
      <w:r w:rsidR="00445943">
        <w:rPr>
          <w:rStyle w:val="Hyperlink0"/>
          <w:rFonts w:eastAsia="Calibri"/>
        </w:rPr>
        <w:t xml:space="preserve">by DFO and </w:t>
      </w:r>
      <w:r w:rsidR="003450A8">
        <w:rPr>
          <w:rStyle w:val="Hyperlink0"/>
          <w:rFonts w:eastAsia="Calibri"/>
        </w:rPr>
        <w:t xml:space="preserve">hundreds of </w:t>
      </w:r>
      <w:r w:rsidR="00514948">
        <w:rPr>
          <w:rStyle w:val="Hyperlink0"/>
          <w:rFonts w:eastAsia="Calibri"/>
        </w:rPr>
        <w:t>fishing vessels equipped with echo</w:t>
      </w:r>
      <w:r w:rsidR="003450A8">
        <w:rPr>
          <w:rStyle w:val="Hyperlink0"/>
          <w:rFonts w:eastAsia="Calibri"/>
        </w:rPr>
        <w:t xml:space="preserve">sounders </w:t>
      </w:r>
      <w:r w:rsidR="00514948">
        <w:rPr>
          <w:rStyle w:val="Hyperlink0"/>
          <w:rFonts w:eastAsia="Calibri"/>
        </w:rPr>
        <w:t xml:space="preserve">on the water </w:t>
      </w:r>
      <w:r w:rsidR="00CC1F10">
        <w:rPr>
          <w:rStyle w:val="Hyperlink0"/>
          <w:rFonts w:eastAsia="Calibri"/>
        </w:rPr>
        <w:t>provide</w:t>
      </w:r>
      <w:r w:rsidR="003450A8">
        <w:rPr>
          <w:rStyle w:val="Hyperlink0"/>
          <w:rFonts w:eastAsia="Calibri"/>
        </w:rPr>
        <w:t xml:space="preserve"> </w:t>
      </w:r>
      <w:r w:rsidR="00CC1F10">
        <w:rPr>
          <w:rStyle w:val="Hyperlink0"/>
          <w:rFonts w:eastAsia="Calibri"/>
        </w:rPr>
        <w:t xml:space="preserve">strong </w:t>
      </w:r>
      <w:r w:rsidR="003450A8">
        <w:rPr>
          <w:rStyle w:val="Hyperlink0"/>
          <w:rFonts w:eastAsia="Calibri"/>
        </w:rPr>
        <w:t xml:space="preserve">support for the capelin collapse hypothesis. </w:t>
      </w:r>
    </w:p>
    <w:p w14:paraId="5FE2272C"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Offshore capelin distribution: annual multi-species bottom-trawl surveys</w:t>
      </w:r>
    </w:p>
    <w:p w14:paraId="0205A811" w14:textId="77777777" w:rsidR="00794830" w:rsidRDefault="00BD35A4">
      <w:pPr>
        <w:pStyle w:val="Style1"/>
        <w:rPr>
          <w:rStyle w:val="Hyperlink0"/>
          <w:rFonts w:eastAsia="Calibri"/>
        </w:rPr>
      </w:pPr>
      <w:r>
        <w:rPr>
          <w:rStyle w:val="Hyperlink0"/>
          <w:rFonts w:eastAsia="Calibri"/>
        </w:rPr>
        <w:t xml:space="preserve">The non-collapse hypothesis used the fall bottom trawl survey (FBTS) data to point to a westerly, inshore shift in the center of capelin concentration in 1996-2010 compared to 1985-1995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Frank et al. 2016)</w:t>
      </w:r>
      <w:r>
        <w:rPr>
          <w:rStyle w:val="Hyperlink0"/>
          <w:rFonts w:eastAsia="Calibri"/>
        </w:rPr>
        <w:fldChar w:fldCharType="end"/>
      </w:r>
      <w:r>
        <w:rPr>
          <w:rStyle w:val="Hyperlink0"/>
          <w:rFonts w:eastAsia="Calibri"/>
        </w:rPr>
        <w:t xml:space="preserve">. However, the center of concentration of capelin using the FBTS </w:t>
      </w:r>
      <w:r>
        <w:rPr>
          <w:rStyle w:val="Hyperlink0"/>
          <w:rFonts w:eastAsia="Calibri"/>
        </w:rPr>
        <w:lastRenderedPageBreak/>
        <w:t xml:space="preserve">presence/absence data from 1985-1995 found inshore distributions occurred in three high abundance years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1986-1988, Fig S2 in Frank et al. 2016)</w:t>
      </w:r>
      <w:r>
        <w:rPr>
          <w:rStyle w:val="Hyperlink0"/>
          <w:rFonts w:eastAsia="Calibri"/>
        </w:rPr>
        <w:fldChar w:fldCharType="end"/>
      </w:r>
      <w:r>
        <w:rPr>
          <w:rStyle w:val="Hyperlink0"/>
          <w:rFonts w:eastAsia="Calibri"/>
        </w:rPr>
        <w:t xml:space="preserve">. This variability is likely related to the poor catchability of capelin in the Engel otter trawl (used from 1978-1994), which was designed for harvesting commercial groundfish like flatfish and Atlantic cod. In 1995, the gear used for sampling in the FBTS was changed to a </w:t>
      </w:r>
      <w:proofErr w:type="spellStart"/>
      <w:r>
        <w:rPr>
          <w:rStyle w:val="Hyperlink0"/>
          <w:rFonts w:eastAsia="Calibri"/>
        </w:rPr>
        <w:t>Campelen</w:t>
      </w:r>
      <w:proofErr w:type="spellEnd"/>
      <w:r>
        <w:rPr>
          <w:rStyle w:val="Hyperlink0"/>
          <w:rFonts w:eastAsia="Calibri"/>
        </w:rPr>
        <w:t xml:space="preserve"> 1800 shrimp trawl, which improved the catchability of capelin in the survey. A similar center of gravity analysis using only post-1995 FBTS data showed a southerly shift in capelin distribution with a recent shift to the northwest in 2011-14 </w:t>
      </w:r>
      <w:r>
        <w:rPr>
          <w:rStyle w:val="Hyperlink0"/>
          <w:rFonts w:eastAsia="Calibri"/>
        </w:rPr>
        <w:fldChar w:fldCharType="begin"/>
      </w:r>
      <w:r>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Style w:val="Hyperlink0"/>
          <w:rFonts w:eastAsia="Calibri"/>
        </w:rPr>
        <w:fldChar w:fldCharType="separate"/>
      </w:r>
      <w:r>
        <w:rPr>
          <w:rStyle w:val="Hyperlink0"/>
          <w:rFonts w:eastAsia="Calibri"/>
        </w:rPr>
        <w:t>(DFO 2015)</w:t>
      </w:r>
      <w:r>
        <w:rPr>
          <w:rStyle w:val="Hyperlink0"/>
          <w:rFonts w:eastAsia="Calibri"/>
        </w:rPr>
        <w:fldChar w:fldCharType="end"/>
      </w:r>
      <w:r>
        <w:rPr>
          <w:rStyle w:val="Hyperlink0"/>
          <w:rFonts w:eastAsia="Calibri"/>
        </w:rPr>
        <w:t xml:space="preserve">. However, neither of these analyses accounted for inter-annual changes in capelin spatial distribution due to FBTS sampling effort nor considered the uncertainty around the center of gravity estimates. </w:t>
      </w:r>
    </w:p>
    <w:p w14:paraId="4EB38125" w14:textId="3D3EC7AE" w:rsidR="00794830" w:rsidRDefault="00BD35A4" w:rsidP="00045C1A">
      <w:pPr>
        <w:pStyle w:val="Style1"/>
        <w:rPr>
          <w:rStyle w:val="Hyperlink0"/>
          <w:rFonts w:eastAsia="Calibri"/>
        </w:rPr>
      </w:pPr>
      <w:r>
        <w:rPr>
          <w:rStyle w:val="Hyperlink0"/>
          <w:rFonts w:eastAsia="Calibri"/>
        </w:rPr>
        <w:t xml:space="preserve">To address the abovementioned issues and to test the non-collapse hypothesis of a shoreward shift in capelin distribution post-1991, we revisited the center of gravity analysis of the FBTS data using the approach described in Thorson et al. (2016). We used the VAST package in R </w:t>
      </w:r>
      <w:r w:rsidR="003D4942">
        <w:rPr>
          <w:rStyle w:val="Hyperlink0"/>
          <w:rFonts w:eastAsia="Calibri"/>
        </w:rPr>
        <w:fldChar w:fldCharType="begin"/>
      </w:r>
      <w:r w:rsidR="003D4942">
        <w:rPr>
          <w:rStyle w:val="Hyperlink0"/>
          <w:rFonts w:eastAsia="Calibri"/>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3D4942">
        <w:rPr>
          <w:rStyle w:val="Hyperlink0"/>
          <w:rFonts w:eastAsia="Calibri"/>
        </w:rPr>
        <w:fldChar w:fldCharType="separate"/>
      </w:r>
      <w:r w:rsidR="003D4942">
        <w:rPr>
          <w:rStyle w:val="Hyperlink0"/>
          <w:rFonts w:eastAsia="Calibri"/>
          <w:noProof/>
        </w:rPr>
        <w:t>(Thorson &amp; Barnett 2017)</w:t>
      </w:r>
      <w:r w:rsidR="003D4942">
        <w:rPr>
          <w:rStyle w:val="Hyperlink0"/>
          <w:rFonts w:eastAsia="Calibri"/>
        </w:rPr>
        <w:fldChar w:fldCharType="end"/>
      </w:r>
      <w:r>
        <w:rPr>
          <w:rStyle w:val="Hyperlink0"/>
          <w:rFonts w:eastAsia="Calibri"/>
        </w:rPr>
        <w:t xml:space="preserve"> to fit a geostatistical delta-generalized linear mixed model to estimate the spatial and temporal distribution of capelin </w:t>
      </w:r>
      <w:r>
        <w:rPr>
          <w:rStyle w:val="Hyperlink0"/>
          <w:rFonts w:eastAsia="Calibri"/>
        </w:rPr>
        <w:fldChar w:fldCharType="begin"/>
      </w:r>
      <w:r w:rsidR="004C5749">
        <w:rPr>
          <w:rStyle w:val="Hyperlink0"/>
          <w:rFonts w:eastAsia="Calibr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C5749">
        <w:rPr>
          <w:rStyle w:val="Hyperlink0"/>
          <w:rFonts w:ascii="Cambria Math" w:eastAsia="Calibri" w:hAnsi="Cambria Math" w:cs="Cambria Math"/>
        </w:rPr>
        <w:instrText>‐</w:instrText>
      </w:r>
      <w:r w:rsidR="004C5749">
        <w:rPr>
          <w:rStyle w:val="Hyperlink0"/>
          <w:rFonts w:eastAsia="Calibri"/>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C5749">
        <w:rPr>
          <w:rStyle w:val="Hyperlink0"/>
          <w:rFonts w:ascii="Cambria Math" w:eastAsia="Calibri" w:hAnsi="Cambria Math" w:cs="Cambria Math"/>
        </w:rPr>
        <w:instrText>‐</w:instrText>
      </w:r>
      <w:r w:rsidR="004C5749">
        <w:rPr>
          <w:rStyle w:val="Hyperlink0"/>
          <w:rFonts w:eastAsia="Calibri"/>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Fonts w:eastAsia="Calibri"/>
        </w:rPr>
        <w:fldChar w:fldCharType="separate"/>
      </w:r>
      <w:r w:rsidR="004C5749">
        <w:rPr>
          <w:rStyle w:val="Hyperlink0"/>
          <w:rFonts w:eastAsia="Calibri"/>
          <w:noProof/>
        </w:rPr>
        <w:t>(Thorson et al. 2016)</w:t>
      </w:r>
      <w:r>
        <w:rPr>
          <w:rStyle w:val="Hyperlink0"/>
          <w:rFonts w:eastAsia="Calibri"/>
        </w:rPr>
        <w:fldChar w:fldCharType="end"/>
      </w:r>
      <w:r>
        <w:rPr>
          <w:rStyle w:val="Hyperlink0"/>
          <w:rFonts w:eastAsia="Calibri"/>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e focused on the post-1995 period so that the data considered in </w:t>
      </w:r>
      <w:r w:rsidR="00A15FAA">
        <w:rPr>
          <w:rStyle w:val="Hyperlink0"/>
          <w:rFonts w:eastAsia="Calibri"/>
        </w:rPr>
        <w:t>our</w:t>
      </w:r>
      <w:r>
        <w:rPr>
          <w:rStyle w:val="Hyperlink0"/>
          <w:rFonts w:eastAsia="Calibri"/>
        </w:rPr>
        <w:t xml:space="preserve"> analysis was </w:t>
      </w:r>
      <w:r w:rsidR="00A15FAA">
        <w:rPr>
          <w:rStyle w:val="Hyperlink0"/>
          <w:rFonts w:eastAsia="Calibri"/>
        </w:rPr>
        <w:t>collected using</w:t>
      </w:r>
      <w:r>
        <w:rPr>
          <w:rStyle w:val="Hyperlink0"/>
          <w:rFonts w:eastAsia="Calibri"/>
        </w:rPr>
        <w:t xml:space="preserve"> </w:t>
      </w:r>
      <w:r w:rsidR="00A20AA3">
        <w:rPr>
          <w:rStyle w:val="Hyperlink0"/>
          <w:rFonts w:eastAsia="Calibri"/>
        </w:rPr>
        <w:t xml:space="preserve">only </w:t>
      </w:r>
      <w:r>
        <w:rPr>
          <w:rStyle w:val="Hyperlink0"/>
          <w:rFonts w:eastAsia="Calibri"/>
        </w:rPr>
        <w:t xml:space="preserve">one gear type with a consistent catchability of capelin (i.e. </w:t>
      </w:r>
      <w:proofErr w:type="spellStart"/>
      <w:r>
        <w:rPr>
          <w:rStyle w:val="Hyperlink0"/>
          <w:rFonts w:eastAsia="Calibri"/>
        </w:rPr>
        <w:t>Campelen</w:t>
      </w:r>
      <w:proofErr w:type="spellEnd"/>
      <w:r>
        <w:rPr>
          <w:rStyle w:val="Hyperlink0"/>
          <w:rFonts w:eastAsia="Calibri"/>
        </w:rPr>
        <w:t xml:space="preserve"> 1800 shrimp trawl). Our geostatistical analysis does not support the hypothesis that capelin shifted their distribution towards the inshore post-1995 and there is no evidence of an easterly or westerly movement in the center of gravity of capelin (</w:t>
      </w:r>
      <w:hyperlink w:anchor="Ref514161325" w:history="1">
        <w:r>
          <w:rPr>
            <w:rStyle w:val="Hyperlink0"/>
            <w:rFonts w:eastAsia="Calibri"/>
          </w:rPr>
          <w:t>Fig. 4</w:t>
        </w:r>
      </w:hyperlink>
      <w:r>
        <w:rPr>
          <w:rStyle w:val="Hyperlink0"/>
          <w:rFonts w:eastAsia="Calibri"/>
        </w:rPr>
        <w:t xml:space="preserve">). Instead, the center of gravity of </w:t>
      </w:r>
      <w:r>
        <w:rPr>
          <w:rStyle w:val="Hyperlink0"/>
          <w:rFonts w:eastAsia="Calibri"/>
        </w:rPr>
        <w:lastRenderedPageBreak/>
        <w:t>capelin remains &gt; 100 km offshore and demonstrates pronounced shifts in the north-south axis (</w:t>
      </w:r>
      <w:hyperlink w:anchor="Ref514161325" w:history="1">
        <w:r>
          <w:rPr>
            <w:rStyle w:val="Hyperlink0"/>
            <w:rFonts w:eastAsia="Calibri"/>
          </w:rPr>
          <w:t>Fig. 4</w:t>
        </w:r>
      </w:hyperlink>
      <w:r>
        <w:rPr>
          <w:rStyle w:val="Hyperlink0"/>
          <w:rFonts w:eastAsia="Calibri"/>
        </w:rPr>
        <w:t xml:space="preserve">). Like the acoustic surveys, the FBTS has poor survey coverage of the inshore. It is, therefore, possible that significant 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then the center of gravity would be oriented towards the inshore during years when more inshore strata were surveyed (1996-1998, 2000-2002, 2004-2006, 2010, 2013), which it is not (Fig. 4).</w:t>
      </w:r>
    </w:p>
    <w:p w14:paraId="576E3923" w14:textId="4010A62F" w:rsidR="00794830" w:rsidRDefault="00BD35A4">
      <w:pPr>
        <w:pStyle w:val="Style1"/>
        <w:rPr>
          <w:rStyle w:val="Hyperlink0"/>
          <w:rFonts w:eastAsia="Calibri"/>
        </w:rPr>
      </w:pPr>
      <w:r>
        <w:rPr>
          <w:rStyle w:val="Hyperlink0"/>
          <w:rFonts w:eastAsia="Calibri"/>
        </w:rPr>
        <w:t>There has been a bias for increased catches of capelin in the FBTS post-1995 not only due to a change in sampling gear but also due to the increased proportion of capelin biomass in the trawl zone (bottom 4 m of the water column) post-1991</w:t>
      </w:r>
      <w:r w:rsidR="00073AFF">
        <w:rPr>
          <w:rStyle w:val="Hyperlink0"/>
          <w:rFonts w:eastAsia="Calibri"/>
        </w:rPr>
        <w:t xml:space="preserve"> </w:t>
      </w:r>
      <w:r w:rsidR="00073AFF">
        <w:rPr>
          <w:rStyle w:val="Hyperlink0"/>
          <w:rFonts w:eastAsia="Calibri"/>
        </w:rPr>
        <w:fldChar w:fldCharType="begin"/>
      </w:r>
      <w:r w:rsidR="00073AFF">
        <w:rPr>
          <w:rStyle w:val="Hyperlink0"/>
          <w:rFonts w:eastAsia="Calibri"/>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073AFF">
        <w:rPr>
          <w:rStyle w:val="Hyperlink0"/>
          <w:rFonts w:eastAsia="Calibri"/>
        </w:rPr>
        <w:fldChar w:fldCharType="separate"/>
      </w:r>
      <w:r w:rsidR="00073AFF">
        <w:rPr>
          <w:rStyle w:val="Hyperlink0"/>
          <w:rFonts w:eastAsia="Calibri"/>
          <w:noProof/>
        </w:rPr>
        <w:t>(Mowbray 2002)</w:t>
      </w:r>
      <w:r w:rsidR="00073AFF">
        <w:rPr>
          <w:rStyle w:val="Hyperlink0"/>
          <w:rFonts w:eastAsia="Calibri"/>
        </w:rPr>
        <w:fldChar w:fldCharType="end"/>
      </w:r>
      <w:r>
        <w:rPr>
          <w:rStyle w:val="Hyperlink0"/>
          <w:rFonts w:eastAsia="Calibri"/>
        </w:rPr>
        <w:t xml:space="preserve">, likely in response to a decline in the risk of </w:t>
      </w:r>
      <w:r w:rsidR="00AA60B6">
        <w:rPr>
          <w:rStyle w:val="Hyperlink0"/>
          <w:rFonts w:eastAsia="Calibri"/>
        </w:rPr>
        <w:t xml:space="preserve">groundfish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w:t>
      </w:r>
      <w:r w:rsidR="00A45F15">
        <w:rPr>
          <w:rStyle w:val="Hyperlink0"/>
          <w:rFonts w:eastAsia="Calibri"/>
        </w:rPr>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A45F15">
        <w:rPr>
          <w:rStyle w:val="Hyperlink0"/>
          <w:rFonts w:eastAsia="Calibri"/>
        </w:rPr>
        <w:instrText xml:space="preserve"> ADDIN EN.CITE </w:instrText>
      </w:r>
      <w:r w:rsidR="00A45F15">
        <w:rPr>
          <w:rStyle w:val="Hyperlink0"/>
          <w:rFonts w:eastAsia="Calibri"/>
        </w:rPr>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A45F15">
        <w:rPr>
          <w:rStyle w:val="Hyperlink0"/>
          <w:rFonts w:eastAsia="Calibri"/>
        </w:rPr>
        <w:instrText xml:space="preserve"> ADDIN EN.CITE.DATA </w:instrText>
      </w:r>
      <w:r w:rsidR="00A45F15">
        <w:rPr>
          <w:rStyle w:val="Hyperlink0"/>
          <w:rFonts w:eastAsia="Calibri"/>
        </w:rPr>
      </w:r>
      <w:r w:rsidR="00A45F15">
        <w:rPr>
          <w:rStyle w:val="Hyperlink0"/>
          <w:rFonts w:eastAsia="Calibri"/>
        </w:rPr>
        <w:fldChar w:fldCharType="end"/>
      </w:r>
      <w:r w:rsidR="00A45F15">
        <w:rPr>
          <w:rStyle w:val="Hyperlink0"/>
          <w:rFonts w:eastAsia="Calibri"/>
        </w:rPr>
      </w:r>
      <w:r w:rsidR="00A45F15">
        <w:rPr>
          <w:rStyle w:val="Hyperlink0"/>
          <w:rFonts w:eastAsia="Calibri"/>
        </w:rPr>
        <w:fldChar w:fldCharType="separate"/>
      </w:r>
      <w:r w:rsidR="00A45F15">
        <w:rPr>
          <w:rStyle w:val="Hyperlink0"/>
          <w:rFonts w:eastAsia="Calibri"/>
          <w:noProof/>
        </w:rPr>
        <w:t>(Rose 1993, McQuinn 2009)</w:t>
      </w:r>
      <w:r w:rsidR="00A45F15">
        <w:rPr>
          <w:rStyle w:val="Hyperlink0"/>
          <w:rFonts w:eastAsia="Calibri"/>
        </w:rPr>
        <w:fldChar w:fldCharType="end"/>
      </w:r>
      <w:r>
        <w:rPr>
          <w:rStyle w:val="Hyperlink0"/>
          <w:rFonts w:eastAsia="Calibri"/>
        </w:rPr>
        <w:t>. Furthermore, when capelin densities are low, capelin are found in closer association with the bottom and diel vertical migration is less pronounced compared to when capelin densities are high (Mowbray 2002). Due to the inherent biases in the FBTS data, we also considered other data sources to investigate the center of distribution of capelin post-1991</w:t>
      </w:r>
      <w:r w:rsidR="002F47AF">
        <w:rPr>
          <w:rStyle w:val="Hyperlink0"/>
          <w:rFonts w:eastAsia="Calibri"/>
        </w:rPr>
        <w:t xml:space="preserve"> </w:t>
      </w:r>
      <w:r w:rsidR="002F47AF">
        <w:rPr>
          <w:rStyle w:val="Hyperlink0"/>
          <w:rFonts w:eastAsia="Calibri"/>
        </w:rPr>
        <w:fldChar w:fldCharType="begin"/>
      </w:r>
      <w:r w:rsidR="002F47AF">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2F47AF">
        <w:rPr>
          <w:rStyle w:val="Hyperlink0"/>
          <w:rFonts w:eastAsia="Calibri"/>
        </w:rPr>
        <w:fldChar w:fldCharType="separate"/>
      </w:r>
      <w:r w:rsidR="002F47AF">
        <w:rPr>
          <w:rStyle w:val="Hyperlink0"/>
          <w:rFonts w:eastAsia="Calibri"/>
          <w:noProof/>
        </w:rPr>
        <w:t>(sensu Jech &amp; McQuinn 2016)</w:t>
      </w:r>
      <w:r w:rsidR="002F47AF">
        <w:rPr>
          <w:rStyle w:val="Hyperlink0"/>
          <w:rFonts w:eastAsia="Calibri"/>
        </w:rPr>
        <w:fldChar w:fldCharType="end"/>
      </w:r>
      <w:r>
        <w:rPr>
          <w:rStyle w:val="Hyperlink0"/>
          <w:rFonts w:eastAsia="Calibri"/>
        </w:rPr>
        <w:t>.</w:t>
      </w:r>
      <w:r w:rsidR="00A82F3A">
        <w:rPr>
          <w:rStyle w:val="Hyperlink0"/>
          <w:rFonts w:eastAsia="Calibri"/>
        </w:rPr>
        <w:t xml:space="preserve"> </w:t>
      </w:r>
      <w:r>
        <w:rPr>
          <w:rStyle w:val="Hyperlink0"/>
          <w:rFonts w:eastAsia="Calibri"/>
        </w:rPr>
        <w:t xml:space="preserve">Juvenile capelin surveys using an International Young Gadoid Pelagic Trawl (IYGPT) in the northeastern bays and the offshore from 1994-99 found centers of distribution of capelin juveniles on the northern Grand Banks 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Pr>
          <w:rStyle w:val="Hyperlink0"/>
          <w:rFonts w:eastAsia="Calibri"/>
        </w:rPr>
        <w:t xml:space="preserve"> which is consistent with capelin migrating to their nursery areas in the offshore. This independent study of juvenile capelin distribution supports our center of gravity analysis using the FBTS data.</w:t>
      </w:r>
    </w:p>
    <w:p w14:paraId="5110924A" w14:textId="4907B710" w:rsidR="000A264C" w:rsidRPr="00786770" w:rsidRDefault="00BD35A4" w:rsidP="000A264C">
      <w:pPr>
        <w:pStyle w:val="Style1"/>
        <w:rPr>
          <w:rStyle w:val="Hyperlink0"/>
          <w:rFonts w:eastAsia="Calibri"/>
        </w:rPr>
      </w:pPr>
      <w:r>
        <w:rPr>
          <w:rStyle w:val="Hyperlink0"/>
          <w:rFonts w:eastAsia="Calibri"/>
        </w:rPr>
        <w:t>In summary, capelin distribution moved in the north-south rather than east-west axis post-1995 based on a center of gravity of analysis that accounts for both the inter-annual changes in the spatial distribution of sampling effort and the uncertainty around the cen</w:t>
      </w:r>
      <w:r w:rsidR="00AB65C3">
        <w:rPr>
          <w:rStyle w:val="Hyperlink0"/>
          <w:rFonts w:eastAsia="Calibri"/>
        </w:rPr>
        <w:t xml:space="preserve">ter of gravity </w:t>
      </w:r>
      <w:r w:rsidR="00AB65C3">
        <w:rPr>
          <w:rStyle w:val="Hyperlink0"/>
          <w:rFonts w:eastAsia="Calibri"/>
        </w:rPr>
        <w:lastRenderedPageBreak/>
        <w:t>estimates. The center of gravity analysis does not support the hypothesis of an inshore movement of capelin post-1995</w:t>
      </w:r>
      <w:r w:rsidR="00786770">
        <w:rPr>
          <w:rStyle w:val="Hyperlink0"/>
          <w:rFonts w:eastAsia="Calibri"/>
        </w:rPr>
        <w:t xml:space="preserve">, and, in combination with our analysis </w:t>
      </w:r>
      <w:r w:rsidR="000A264C">
        <w:rPr>
          <w:rStyle w:val="Hyperlink0"/>
          <w:rFonts w:eastAsia="Calibri"/>
        </w:rPr>
        <w:t>that up to 170,000 kg km</w:t>
      </w:r>
      <w:r w:rsidR="000A264C" w:rsidRPr="000A264C">
        <w:rPr>
          <w:rStyle w:val="Hyperlink0"/>
          <w:rFonts w:eastAsia="Calibri"/>
          <w:vertAlign w:val="superscript"/>
        </w:rPr>
        <w:t>-2</w:t>
      </w:r>
      <w:r w:rsidR="000A264C" w:rsidRPr="00786770">
        <w:rPr>
          <w:rStyle w:val="Hyperlink0"/>
          <w:rFonts w:eastAsia="Calibri"/>
        </w:rPr>
        <w:t xml:space="preserve"> </w:t>
      </w:r>
      <w:r w:rsidR="000A264C">
        <w:rPr>
          <w:rStyle w:val="Hyperlink0"/>
          <w:rFonts w:eastAsia="Calibri"/>
        </w:rPr>
        <w:t xml:space="preserve">of capelin </w:t>
      </w:r>
      <w:r w:rsidR="000A264C" w:rsidRPr="00786770">
        <w:rPr>
          <w:rStyle w:val="Hyperlink0"/>
          <w:rFonts w:eastAsia="Calibri"/>
        </w:rPr>
        <w:t xml:space="preserve">uniformly distributed throughout the </w:t>
      </w:r>
      <w:r w:rsidR="002E155B">
        <w:rPr>
          <w:rStyle w:val="Hyperlink0"/>
          <w:rFonts w:eastAsia="Calibri"/>
        </w:rPr>
        <w:t xml:space="preserve">un-surveyed </w:t>
      </w:r>
      <w:r w:rsidR="000A264C">
        <w:rPr>
          <w:rStyle w:val="Hyperlink0"/>
          <w:rFonts w:eastAsia="Calibri"/>
        </w:rPr>
        <w:t xml:space="preserve">inshore </w:t>
      </w:r>
      <w:r w:rsidR="002E155B">
        <w:rPr>
          <w:rStyle w:val="Hyperlink0"/>
          <w:rFonts w:eastAsia="Calibri"/>
        </w:rPr>
        <w:t xml:space="preserve">waters </w:t>
      </w:r>
      <w:r w:rsidR="000A264C">
        <w:rPr>
          <w:rStyle w:val="Hyperlink0"/>
          <w:rFonts w:eastAsia="Calibri"/>
        </w:rPr>
        <w:t xml:space="preserve">is required to make up for </w:t>
      </w:r>
      <w:r w:rsidR="00786770">
        <w:rPr>
          <w:rStyle w:val="Hyperlink0"/>
          <w:rFonts w:eastAsia="Calibri"/>
        </w:rPr>
        <w:t xml:space="preserve">the </w:t>
      </w:r>
      <w:r w:rsidR="000A264C">
        <w:rPr>
          <w:rStyle w:val="Hyperlink0"/>
          <w:rFonts w:eastAsia="Calibri"/>
        </w:rPr>
        <w:t xml:space="preserve">‘missing’ 3-6 Mt </w:t>
      </w:r>
      <w:r w:rsidR="00BD2703">
        <w:rPr>
          <w:rStyle w:val="Hyperlink0"/>
          <w:rFonts w:eastAsia="Calibri"/>
        </w:rPr>
        <w:t xml:space="preserve">of capelin </w:t>
      </w:r>
      <w:r w:rsidR="000A264C">
        <w:rPr>
          <w:rStyle w:val="Hyperlink0"/>
          <w:rFonts w:eastAsia="Calibri"/>
        </w:rPr>
        <w:t>since 1990</w:t>
      </w:r>
      <w:r w:rsidR="00786770">
        <w:rPr>
          <w:rStyle w:val="Hyperlink0"/>
          <w:rFonts w:eastAsia="Calibri"/>
        </w:rPr>
        <w:t>, supports the capelin collapse hypothesis.</w:t>
      </w:r>
    </w:p>
    <w:p w14:paraId="307F48BF"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t>Residence time of capelin concentrations during offshore acoustic surveys in Div. 3L</w:t>
      </w:r>
    </w:p>
    <w:p w14:paraId="625CC076" w14:textId="52B0FEEE" w:rsidR="00794830" w:rsidRDefault="00BD35A4" w:rsidP="00514948">
      <w:pPr>
        <w:pStyle w:val="Style1"/>
        <w:rPr>
          <w:rStyle w:val="Hyperlink0"/>
          <w:rFonts w:eastAsia="Calibri"/>
        </w:rPr>
      </w:pPr>
      <w:r>
        <w:rPr>
          <w:rStyle w:val="Hyperlink0"/>
          <w:rFonts w:eastAsia="Calibri"/>
        </w:rPr>
        <w:t>The capelin non-collapse hypothesis purports that the delay in the timing of capelin spawning post-1991 led to a mismatch in capelin availability to the spring acoustic survey, which has resulted in the spring acoustic survey severely underestimating capelin biomass offshore (Frank et al. 2016). Since 1991, capelin spawning has been persistently delayed on average by four weeks</w:t>
      </w:r>
      <w:r w:rsidR="00897726">
        <w:rPr>
          <w:rStyle w:val="Hyperlink0"/>
          <w:rFonts w:eastAsia="Calibri"/>
        </w:rPr>
        <w:t xml:space="preserve"> </w:t>
      </w:r>
      <w:r w:rsidR="00897726">
        <w:rPr>
          <w:rStyle w:val="Hyperlink0"/>
          <w:rFonts w:eastAsia="Calibri"/>
        </w:rPr>
        <w:fldChar w:fldCharType="begin"/>
      </w:r>
      <w:r w:rsidR="00897726">
        <w:rPr>
          <w:rStyle w:val="Hyperlink0"/>
          <w:rFonts w:eastAsia="Calibri"/>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97726">
        <w:rPr>
          <w:rStyle w:val="Hyperlink0"/>
          <w:rFonts w:eastAsia="Calibri"/>
        </w:rPr>
        <w:fldChar w:fldCharType="separate"/>
      </w:r>
      <w:r w:rsidR="00897726">
        <w:rPr>
          <w:rStyle w:val="Hyperlink0"/>
          <w:rFonts w:eastAsia="Calibri"/>
          <w:noProof/>
        </w:rPr>
        <w:t>(DFO 2018)</w:t>
      </w:r>
      <w:r w:rsidR="00897726">
        <w:rPr>
          <w:rStyle w:val="Hyperlink0"/>
          <w:rFonts w:eastAsia="Calibri"/>
        </w:rPr>
        <w:fldChar w:fldCharType="end"/>
      </w:r>
      <w:r>
        <w:rPr>
          <w:rStyle w:val="Hyperlink0"/>
          <w:rFonts w:eastAsia="Calibri"/>
        </w:rPr>
        <w:t xml:space="preserve">. Meanwhile, the spring acoustic survey has been fixed spatially and temporally since the 1980s, implying changes in how the spring acoustic survey perceives migrating capelin 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514948">
        <w:rPr>
          <w:rStyle w:val="Hyperlink0"/>
          <w:rFonts w:eastAsia="Calibri"/>
        </w:rPr>
        <w:t xml:space="preserve">has never been designed </w:t>
      </w:r>
      <w:r>
        <w:rPr>
          <w:rStyle w:val="Hyperlink0"/>
          <w:rFonts w:eastAsia="Calibri"/>
        </w:rPr>
        <w:t xml:space="preserve">to derive a proxy for spawning stock biomass. </w:t>
      </w:r>
    </w:p>
    <w:p w14:paraId="1B504F14" w14:textId="5F0A0A1D" w:rsidR="00794830" w:rsidRDefault="00BD35A4">
      <w:pPr>
        <w:pStyle w:val="Style1"/>
        <w:rPr>
          <w:rStyle w:val="Hyperlink0"/>
          <w:rFonts w:eastAsia="Calibri"/>
        </w:rPr>
      </w:pPr>
      <w:r>
        <w:rPr>
          <w:rStyle w:val="Hyperlink0"/>
          <w:rFonts w:eastAsia="Calibri"/>
        </w:rPr>
        <w:t xml:space="preserve">While the delay in spawning time should not have a direct effect on the </w:t>
      </w:r>
      <w:r w:rsidR="00C12880">
        <w:rPr>
          <w:rStyle w:val="Hyperlink0"/>
          <w:rFonts w:eastAsia="Calibri"/>
        </w:rPr>
        <w:t xml:space="preserve">overall </w:t>
      </w:r>
      <w:r>
        <w:rPr>
          <w:rStyle w:val="Hyperlink0"/>
          <w:rFonts w:eastAsia="Calibri"/>
        </w:rPr>
        <w:t xml:space="preserve">acoustic abundance index derived from the spring acoustic survey, the earlier observed maturation of capelin post-1991 </w:t>
      </w:r>
      <w:r w:rsidR="00356266">
        <w:rPr>
          <w:rStyle w:val="Hyperlink0"/>
          <w:rFonts w:eastAsia="Calibri"/>
        </w:rPr>
        <w:t>could</w:t>
      </w:r>
      <w:r>
        <w:rPr>
          <w:rStyle w:val="Hyperlink0"/>
          <w:rFonts w:eastAsia="Calibri"/>
        </w:rPr>
        <w:t xml:space="preserve"> have an effect on the </w:t>
      </w:r>
      <w:r w:rsidR="00C12880">
        <w:rPr>
          <w:rStyle w:val="Hyperlink0"/>
          <w:rFonts w:eastAsia="Calibri"/>
        </w:rPr>
        <w:t>population fractions sampled</w:t>
      </w:r>
      <w:r>
        <w:rPr>
          <w:rStyle w:val="Hyperlink0"/>
          <w:rFonts w:eastAsia="Calibri"/>
        </w:rPr>
        <w:t xml:space="preserve"> by the spring acoustic survey. The age-2 portion of the stock is the main component being surveyed and the proportion of maturing age-2 capelin has increased since 1991 (4% pre-1991 compared to 37-79% post-1991) </w:t>
      </w:r>
      <w:r>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897726">
        <w:rPr>
          <w:rStyle w:val="Hyperlink0"/>
          <w:rFonts w:eastAsia="Calibri"/>
        </w:rPr>
        <w:instrText xml:space="preserve"> ADDIN EN.CITE </w:instrText>
      </w:r>
      <w:r w:rsidR="0089772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897726">
        <w:rPr>
          <w:rStyle w:val="Hyperlink0"/>
          <w:rFonts w:eastAsia="Calibri"/>
        </w:rPr>
        <w:instrText xml:space="preserve"> ADDIN EN.CITE.DATA </w:instrText>
      </w:r>
      <w:r w:rsidR="00897726">
        <w:rPr>
          <w:rStyle w:val="Hyperlink0"/>
          <w:rFonts w:eastAsia="Calibri"/>
        </w:rPr>
      </w:r>
      <w:r w:rsidR="00897726">
        <w:rPr>
          <w:rStyle w:val="Hyperlink0"/>
          <w:rFonts w:eastAsia="Calibri"/>
        </w:rPr>
        <w:fldChar w:fldCharType="end"/>
      </w:r>
      <w:r>
        <w:rPr>
          <w:rStyle w:val="Hyperlink0"/>
          <w:rFonts w:eastAsia="Calibri"/>
        </w:rPr>
      </w:r>
      <w:r>
        <w:rPr>
          <w:rStyle w:val="Hyperlink0"/>
          <w:rFonts w:eastAsia="Calibri"/>
        </w:rPr>
        <w:fldChar w:fldCharType="separate"/>
      </w:r>
      <w:r w:rsidR="00897726">
        <w:rPr>
          <w:rStyle w:val="Hyperlink0"/>
          <w:rFonts w:eastAsia="Calibri"/>
          <w:noProof/>
        </w:rPr>
        <w:t>(Mowbray 2014, DFO 2018)</w:t>
      </w:r>
      <w:r>
        <w:rPr>
          <w:rStyle w:val="Hyperlink0"/>
          <w:rFonts w:eastAsia="Calibri"/>
        </w:rPr>
        <w:fldChar w:fldCharType="end"/>
      </w:r>
      <w:r>
        <w:rPr>
          <w:rStyle w:val="Hyperlink0"/>
          <w:rFonts w:eastAsia="Calibri"/>
        </w:rPr>
        <w:t xml:space="preserve">. Earlier maturation could alter the internal </w:t>
      </w:r>
      <w:r>
        <w:rPr>
          <w:rStyle w:val="Hyperlink0"/>
          <w:rFonts w:eastAsia="Calibri"/>
        </w:rPr>
        <w:lastRenderedPageBreak/>
        <w:t>structure of the stock with inter-annual variability in the proportion of age-2s starting their adult migration patterns and would, therefore, be unavailable to the survey. However, there has been high internal consistency in the spring acoustic survey, with the index of abundance for the age-3 cohort being strongly correlated with the index of abundance for the age-2 cohort from the previous year (DFO 2018)</w:t>
      </w:r>
      <w:r w:rsidR="00514948">
        <w:rPr>
          <w:rStyle w:val="Hyperlink0"/>
          <w:rFonts w:eastAsia="Calibri"/>
        </w:rPr>
        <w:t>,</w:t>
      </w:r>
      <w:r>
        <w:rPr>
          <w:rStyle w:val="Hyperlink0"/>
          <w:rFonts w:eastAsia="Calibri"/>
        </w:rPr>
        <w:t xml:space="preserve"> which implies that the spring acoustic survey can meaningfully capture relative changes in the overall stock, regardless of migrating/non-migrating fractions. </w:t>
      </w:r>
    </w:p>
    <w:p w14:paraId="72F66E6E" w14:textId="59483CE8"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For the inshore commercial fishery pre-1991, mature age-2 capelin was a negligible component of the fishery (&lt; 5% of total catch) (DFO 2018). Post-1991, the contribution of mature age-2 capelin increased to almost half of commercial inshore catches (DFO 2018), which supports the </w:t>
      </w:r>
      <w:r w:rsidR="00514948">
        <w:rPr>
          <w:rStyle w:val="Hyperlink0"/>
          <w:rFonts w:eastAsia="Calibri"/>
        </w:rPr>
        <w:t xml:space="preserve">hypothesis </w:t>
      </w:r>
      <w:ins w:id="4" w:author="Alejandro BUren" w:date="2018-09-16T16:30:00Z">
        <w:r w:rsidR="001E6837">
          <w:rPr>
            <w:rStyle w:val="Hyperlink0"/>
            <w:rFonts w:eastAsia="Calibri"/>
          </w:rPr>
          <w:t>o</w:t>
        </w:r>
      </w:ins>
      <w:del w:id="5" w:author="Alejandro BUren" w:date="2018-09-16T16:30:00Z">
        <w:r w:rsidR="00514948" w:rsidDel="001E6837">
          <w:rPr>
            <w:rStyle w:val="Hyperlink0"/>
            <w:rFonts w:eastAsia="Calibri"/>
          </w:rPr>
          <w:delText>i</w:delText>
        </w:r>
      </w:del>
      <w:r w:rsidR="00514948">
        <w:rPr>
          <w:rStyle w:val="Hyperlink0"/>
          <w:rFonts w:eastAsia="Calibri"/>
        </w:rPr>
        <w:t xml:space="preserve">f inshore residence and early maturation of capelin proposed by </w:t>
      </w:r>
      <w:r>
        <w:rPr>
          <w:rStyle w:val="Hyperlink0"/>
          <w:rFonts w:eastAsia="Calibri"/>
        </w:rPr>
        <w:t xml:space="preserve">Frank et al. </w:t>
      </w:r>
      <w:r w:rsidR="00514948">
        <w:rPr>
          <w:rStyle w:val="Hyperlink0"/>
          <w:rFonts w:eastAsia="Calibri"/>
        </w:rPr>
        <w:t>(</w:t>
      </w:r>
      <w:r>
        <w:rPr>
          <w:rStyle w:val="Hyperlink0"/>
          <w:rFonts w:eastAsia="Calibri"/>
        </w:rPr>
        <w:t xml:space="preserve">2016). However, the population demographics from catches offshore refute the non-migratory 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77777777" w:rsidR="00794830" w:rsidRDefault="00BD35A4">
      <w:pPr>
        <w:pStyle w:val="Style1"/>
        <w:rPr>
          <w:rStyle w:val="Hyperlink0"/>
          <w:rFonts w:eastAsia="Calibri"/>
        </w:rPr>
      </w:pPr>
      <w:r>
        <w:rPr>
          <w:rStyle w:val="Hyperlink0"/>
          <w:rFonts w:eastAsia="Calibri"/>
        </w:rPr>
        <w:t>In summary, neither the persistent delay in spawning time nor earlier maturation age of capelin post-1991 seem to significantly affect the ability of the spring acoustic survey to provide a relative index of capelin abundance. Data from the spring acoustic survey supports the capelin collapse hypothesis.</w:t>
      </w:r>
    </w:p>
    <w:p w14:paraId="1911B086"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lastRenderedPageBreak/>
        <w:t>Independent indices of inshore capelin abundance</w:t>
      </w:r>
    </w:p>
    <w:p w14:paraId="56ADBFA6" w14:textId="4F8660C0" w:rsidR="00794830" w:rsidRDefault="00BD35A4">
      <w:pPr>
        <w:pStyle w:val="Style1"/>
        <w:rPr>
          <w:rStyle w:val="Hyperlink0"/>
          <w:rFonts w:eastAsia="Calibri"/>
        </w:rPr>
      </w:pPr>
      <w:r>
        <w:rPr>
          <w:rStyle w:val="Hyperlink0"/>
          <w:rFonts w:eastAsia="Calibri"/>
        </w:rPr>
        <w:t xml:space="preserve">The non-collapse hypothesis </w:t>
      </w:r>
      <w:r w:rsidR="006E1021">
        <w:rPr>
          <w:rStyle w:val="Hyperlink0"/>
          <w:rFonts w:eastAsia="Calibri"/>
        </w:rPr>
        <w:t>implied</w:t>
      </w:r>
      <w:r>
        <w:rPr>
          <w:rStyle w:val="Hyperlink0"/>
          <w:rFonts w:eastAsia="Calibri"/>
        </w:rPr>
        <w:t xml:space="preserve"> that strong correlations among independent inshore indices of capelin abundance post-1991 in addition to observed minimal changes in these indices between the late 1980s and the early 1990s was supportive of a stable stock </w:t>
      </w:r>
      <w:r w:rsidR="00D015D0">
        <w:rPr>
          <w:rStyle w:val="Hyperlink0"/>
          <w:rFonts w:eastAsia="Calibri"/>
        </w:rPr>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D015D0">
        <w:rPr>
          <w:rStyle w:val="Hyperlink0"/>
          <w:rFonts w:eastAsia="Calibri"/>
        </w:rPr>
        <w:instrText xml:space="preserve"> ADDIN EN.CITE </w:instrText>
      </w:r>
      <w:r w:rsidR="00D015D0">
        <w:rPr>
          <w:rStyle w:val="Hyperlink0"/>
          <w:rFonts w:eastAsia="Calibri"/>
        </w:rPr>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D015D0">
        <w:rPr>
          <w:rStyle w:val="Hyperlink0"/>
          <w:rFonts w:eastAsia="Calibri"/>
        </w:rPr>
        <w:instrText xml:space="preserve"> ADDIN EN.CITE.DATA </w:instrText>
      </w:r>
      <w:r w:rsidR="00D015D0">
        <w:rPr>
          <w:rStyle w:val="Hyperlink0"/>
          <w:rFonts w:eastAsia="Calibri"/>
        </w:rPr>
      </w:r>
      <w:r w:rsidR="00D015D0">
        <w:rPr>
          <w:rStyle w:val="Hyperlink0"/>
          <w:rFonts w:eastAsia="Calibri"/>
        </w:rPr>
        <w:fldChar w:fldCharType="end"/>
      </w:r>
      <w:r w:rsidR="00D015D0">
        <w:rPr>
          <w:rStyle w:val="Hyperlink0"/>
          <w:rFonts w:eastAsia="Calibri"/>
        </w:rPr>
      </w:r>
      <w:r w:rsidR="00D015D0">
        <w:rPr>
          <w:rStyle w:val="Hyperlink0"/>
          <w:rFonts w:eastAsia="Calibri"/>
        </w:rPr>
        <w:fldChar w:fldCharType="separate"/>
      </w:r>
      <w:r w:rsidR="00D015D0">
        <w:rPr>
          <w:rStyle w:val="Hyperlink0"/>
          <w:rFonts w:eastAsia="Calibri"/>
          <w:noProof/>
        </w:rPr>
        <w:t>(Carscadden &amp; Nakashima 1997, Frank et al. 2016)</w:t>
      </w:r>
      <w:r w:rsidR="00D015D0">
        <w:rPr>
          <w:rStyle w:val="Hyperlink0"/>
          <w:rFonts w:eastAsia="Calibri"/>
        </w:rPr>
        <w:fldChar w:fldCharType="end"/>
      </w:r>
      <w:r>
        <w:rPr>
          <w:rStyle w:val="Hyperlink0"/>
          <w:rFonts w:eastAsia="Calibri"/>
        </w:rPr>
        <w:t xml:space="preserve">. </w:t>
      </w:r>
    </w:p>
    <w:p w14:paraId="629E1B45" w14:textId="77777777" w:rsidR="00794830" w:rsidRDefault="00BD35A4">
      <w:pPr>
        <w:pStyle w:val="Style1"/>
        <w:rPr>
          <w:rStyle w:val="Hyperlink0"/>
          <w:rFonts w:eastAsia="Calibri"/>
        </w:rPr>
      </w:pPr>
      <w:r>
        <w:rPr>
          <w:rStyle w:val="None"/>
          <w:rFonts w:ascii="Times New Roman" w:hAnsi="Times New Roman"/>
        </w:rPr>
        <w:t xml:space="preserve">T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The aerial survey commenced in 1982, and initially followed four defined survey tracks in Conception and Trinity Bays during a fixed period of mid-June to early Ju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et al. 1994)</w:t>
      </w:r>
      <w:r>
        <w:rPr>
          <w:rStyle w:val="None"/>
          <w:rFonts w:ascii="Times New Roman" w:eastAsia="Times New Roman" w:hAnsi="Times New Roman" w:cs="Times New Roman"/>
        </w:rPr>
        <w:fldChar w:fldCharType="end"/>
      </w:r>
      <w:r>
        <w:rPr>
          <w:rStyle w:val="None"/>
          <w:rFonts w:ascii="Times New Roman" w:hAnsi="Times New Roman"/>
        </w:rPr>
        <w:t xml:space="preserve">. Protracted spawning post-1991 violated a key assumption of the aerial surveys: all schools 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In 1996, aerial coverage was at its lowest since 1991 due to poor weather and technical problem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In 1997, the geographical coverage of the aerial survey was reduced to two transects in the inner areas of Trinity and Conception Bays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Six of the eight years of aerial data post-1991 did not adequately </w:t>
      </w:r>
      <w:r>
        <w:rPr>
          <w:rStyle w:val="None"/>
          <w:rFonts w:ascii="Times New Roman" w:hAnsi="Times New Roman"/>
        </w:rPr>
        <w:lastRenderedPageBreak/>
        <w:t xml:space="preserve">cover peak spawning times (1991-93), had poor weather and technical difficulties (1996), and had reduced geographical coverage (1997-98). The aerial survey was discontinued in 1999. </w:t>
      </w:r>
    </w:p>
    <w:p w14:paraId="66890958" w14:textId="516644EA" w:rsidR="00794830" w:rsidRDefault="00BD35A4">
      <w:pPr>
        <w:pStyle w:val="Style1"/>
        <w:rPr>
          <w:rStyle w:val="Hyperlink0"/>
          <w:rFonts w:eastAsia="Calibri"/>
        </w:rPr>
      </w:pPr>
      <w:r>
        <w:rPr>
          <w:rStyle w:val="None"/>
          <w:rFonts w:ascii="Times New Roman" w:hAnsi="Times New Roman"/>
        </w:rPr>
        <w:t>The inshore comm</w:t>
      </w:r>
      <w:r w:rsidR="0009576F">
        <w:rPr>
          <w:rStyle w:val="None"/>
          <w:rFonts w:ascii="Times New Roman" w:hAnsi="Times New Roman"/>
        </w:rPr>
        <w:t>ercial catch rate data have</w:t>
      </w:r>
      <w:r>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Pr>
          <w:rStyle w:val="None"/>
          <w:rFonts w:ascii="Times New Roman" w:hAnsi="Times New Roman"/>
        </w:rPr>
        <w:t>/kg to reduce dumping of undersized capelin</w:t>
      </w:r>
      <w:r w:rsidR="00706B38">
        <w:rPr>
          <w:rStyle w:val="None"/>
          <w:rFonts w:ascii="Times New Roman" w:hAnsi="Times New Roman"/>
        </w:rPr>
        <w:t xml:space="preserve"> </w:t>
      </w:r>
      <w:r w:rsidR="00706B38">
        <w:rPr>
          <w:rStyle w:val="None"/>
          <w:rFonts w:ascii="Times New Roman" w:hAnsi="Times New Roman"/>
        </w:rPr>
        <w:fldChar w:fldCharType="begin"/>
      </w:r>
      <w:r w:rsidR="00706B38">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706B38">
        <w:rPr>
          <w:rStyle w:val="None"/>
          <w:rFonts w:ascii="Times New Roman" w:hAnsi="Times New Roman"/>
        </w:rPr>
        <w:fldChar w:fldCharType="separate"/>
      </w:r>
      <w:r w:rsidR="00706B38">
        <w:rPr>
          <w:rStyle w:val="None"/>
          <w:rFonts w:ascii="Times New Roman" w:hAnsi="Times New Roman"/>
          <w:noProof/>
        </w:rPr>
        <w:t>(Carscadden &amp; Nakashima 1997)</w:t>
      </w:r>
      <w:r w:rsidR="00706B38">
        <w:rPr>
          <w:rStyle w:val="None"/>
          <w:rFonts w:ascii="Times New Roman" w:hAnsi="Times New Roman"/>
        </w:rPr>
        <w:fldChar w:fldCharType="end"/>
      </w:r>
      <w:r>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Pr>
          <w:rStyle w:val="None"/>
          <w:rFonts w:ascii="Times New Roman" w:hAnsi="Times New Roman"/>
        </w:rPr>
        <w:t>to when capelin were highly available resulting in</w:t>
      </w:r>
      <w:r w:rsidR="007F0204">
        <w:rPr>
          <w:rStyle w:val="None"/>
          <w:rFonts w:ascii="Times New Roman" w:hAnsi="Times New Roman"/>
        </w:rPr>
        <w:t xml:space="preserve"> high catch rates which</w:t>
      </w:r>
      <w:r>
        <w:rPr>
          <w:rStyle w:val="None"/>
          <w:rFonts w:ascii="Times New Roman" w:hAnsi="Times New Roman"/>
        </w:rPr>
        <w:t xml:space="preserve"> rendered the inshore catch rate index useless as an indicator of stock abundanc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77777777" w:rsidR="00794830" w:rsidRDefault="00BD35A4">
      <w:pPr>
        <w:pStyle w:val="Style1"/>
        <w:rPr>
          <w:rStyle w:val="Hyperlink0"/>
          <w:rFonts w:eastAsia="Calibri"/>
        </w:rPr>
      </w:pPr>
      <w:r>
        <w:rPr>
          <w:rStyle w:val="Hyperlink0"/>
          <w:rFonts w:eastAsia="Calibri"/>
        </w:rPr>
        <w:t>In summary, due to changes in capelin biology and management measures post-1991, neither of the inshore indices provide reliable data on spawning stock biomass. These indices cannot be used to support or refute either hypothesis.</w:t>
      </w:r>
    </w:p>
    <w:p w14:paraId="3913E041"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Inshore recruitment index</w:t>
      </w:r>
    </w:p>
    <w:p w14:paraId="4A8EF4AE" w14:textId="1425B420"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in Trinity Bay </w:t>
      </w:r>
      <w:r>
        <w:rPr>
          <w:rStyle w:val="None"/>
          <w:rFonts w:ascii="Times New Roman" w:hAnsi="Times New Roman"/>
        </w:rPr>
        <w:t xml:space="preserve">in August </w:t>
      </w:r>
      <w:r w:rsidR="00BD35A4">
        <w:rPr>
          <w:rStyle w:val="None"/>
          <w:rFonts w:ascii="Times New Roman" w:hAnsi="Times New Roman"/>
        </w:rPr>
        <w:t xml:space="preserve">did not decrease appreciably 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 xml:space="preserve">the non-collapse hypothesis (Frank et al. 2016). DFO collects two larval indices in Trinity Bay: an emergent larval index (3-10 mm SL) in a nearshore area and a late-larval </w:t>
      </w:r>
      <w:r w:rsidR="00D3326B">
        <w:rPr>
          <w:rStyle w:val="None"/>
          <w:rFonts w:ascii="Times New Roman" w:hAnsi="Times New Roman"/>
        </w:rPr>
        <w:t xml:space="preserve">index (10-30 mm SL) </w:t>
      </w:r>
      <w:r w:rsidR="00D3326B">
        <w:rPr>
          <w:rStyle w:val="None"/>
          <w:rFonts w:ascii="Times New Roman" w:hAnsi="Times New Roman"/>
        </w:rPr>
        <w:fldChar w:fldCharType="begin"/>
      </w:r>
      <w:r w:rsidR="00D3326B">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D3326B">
        <w:rPr>
          <w:rStyle w:val="None"/>
          <w:rFonts w:ascii="Times New Roman" w:hAnsi="Times New Roman"/>
        </w:rPr>
        <w:fldChar w:fldCharType="separate"/>
      </w:r>
      <w:r w:rsidR="00D3326B">
        <w:rPr>
          <w:rStyle w:val="None"/>
          <w:rFonts w:ascii="Times New Roman" w:hAnsi="Times New Roman"/>
          <w:noProof/>
        </w:rPr>
        <w:t>(see Nakashima &amp; Mowbray 2014 for more details)</w:t>
      </w:r>
      <w:r w:rsidR="00D3326B">
        <w:rPr>
          <w:rStyle w:val="None"/>
          <w:rFonts w:ascii="Times New Roman" w:hAnsi="Times New Roman"/>
        </w:rPr>
        <w:fldChar w:fldCharType="end"/>
      </w:r>
      <w:r w:rsidR="00BD35A4">
        <w:rPr>
          <w:rStyle w:val="None"/>
          <w:rFonts w:ascii="Times New Roman" w:hAnsi="Times New Roman"/>
        </w:rPr>
        <w:t xml:space="preserve">. Given the persistently late capelin spawning since 1991, it is </w:t>
      </w:r>
      <w:r w:rsidR="00356266">
        <w:rPr>
          <w:rStyle w:val="None"/>
          <w:rFonts w:ascii="Times New Roman" w:hAnsi="Times New Roman"/>
        </w:rPr>
        <w:t>appropriate</w:t>
      </w:r>
      <w:r w:rsidR="00BD35A4">
        <w:rPr>
          <w:rStyle w:val="None"/>
          <w:rFonts w:ascii="Times New Roman" w:hAnsi="Times New Roman"/>
        </w:rPr>
        <w:t xml:space="preserve"> to compare late-larval densities in August in years pre-1991 and September in years post-1991</w:t>
      </w:r>
      <w:r w:rsidR="00D3326B">
        <w:rPr>
          <w:rStyle w:val="None"/>
          <w:rFonts w:ascii="Times New Roman" w:hAnsi="Times New Roman"/>
        </w:rPr>
        <w:fldChar w:fldCharType="begin"/>
      </w:r>
      <w:r w:rsidR="00D3326B">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D3326B">
        <w:rPr>
          <w:rStyle w:val="None"/>
          <w:rFonts w:ascii="Times New Roman" w:hAnsi="Times New Roman"/>
        </w:rPr>
        <w:fldChar w:fldCharType="separate"/>
      </w:r>
      <w:r w:rsidR="00D3326B">
        <w:rPr>
          <w:rStyle w:val="None"/>
          <w:rFonts w:ascii="Times New Roman" w:hAnsi="Times New Roman"/>
          <w:noProof/>
        </w:rPr>
        <w:t xml:space="preserve">(Nakashima &amp; Mowbray </w:t>
      </w:r>
      <w:r w:rsidR="00D3326B">
        <w:rPr>
          <w:rStyle w:val="None"/>
          <w:rFonts w:ascii="Times New Roman" w:hAnsi="Times New Roman"/>
          <w:noProof/>
        </w:rPr>
        <w:lastRenderedPageBreak/>
        <w:t>2014)</w:t>
      </w:r>
      <w:r w:rsidR="00D3326B">
        <w:rPr>
          <w:rStyle w:val="None"/>
          <w:rFonts w:ascii="Times New Roman" w:hAnsi="Times New Roman"/>
        </w:rPr>
        <w:fldChar w:fldCharType="end"/>
      </w:r>
      <w:r w:rsidR="00BD35A4">
        <w:rPr>
          <w:rStyle w:val="None"/>
          <w:rFonts w:ascii="Times New Roman" w:hAnsi="Times New Roman"/>
        </w:rPr>
        <w:t>. Late-larval densities during the 2000s were consistently lower and more variable than 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6.9, range 6.73-96.95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 In 12 of the 14 years in the 2000s, average late-larval densities in September were below the average August larval densities in the 1980s.</w:t>
      </w:r>
      <w:r w:rsidR="00A54308">
        <w:rPr>
          <w:rStyle w:val="None"/>
          <w:rFonts w:ascii="Times New Roman" w:hAnsi="Times New Roman"/>
        </w:rPr>
        <w:t xml:space="preserve"> </w:t>
      </w:r>
      <w:r w:rsidR="001F3575">
        <w:rPr>
          <w:rStyle w:val="None"/>
          <w:rFonts w:ascii="Times New Roman" w:hAnsi="Times New Roman"/>
        </w:rPr>
        <w:t>The</w:t>
      </w:r>
      <w:r w:rsidR="00CB0D73">
        <w:rPr>
          <w:rStyle w:val="None"/>
          <w:rFonts w:ascii="Times New Roman" w:hAnsi="Times New Roman"/>
        </w:rPr>
        <w:t xml:space="preserve"> decrease in larval productivity </w:t>
      </w:r>
      <w:r w:rsidR="001F3575">
        <w:rPr>
          <w:rStyle w:val="None"/>
          <w:rFonts w:ascii="Times New Roman" w:hAnsi="Times New Roman"/>
        </w:rPr>
        <w:t xml:space="preserve">post-1991 </w:t>
      </w:r>
      <w:r w:rsidR="00CB0D73">
        <w:rPr>
          <w:rStyle w:val="None"/>
          <w:rFonts w:ascii="Times New Roman" w:hAnsi="Times New Roman"/>
        </w:rPr>
        <w:t>provides equivocal support for the capelin collapse hypothesis.</w:t>
      </w:r>
    </w:p>
    <w:p w14:paraId="0F1E51DE" w14:textId="375C817B"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was related to the age-2 abundance index from the spring acoustic survey, which was lagged by 2 years in order to compare survival in the same cohort</w:t>
      </w:r>
      <w:r w:rsidR="007F1433">
        <w:rPr>
          <w:rStyle w:val="Hyperlink0"/>
          <w:rFonts w:eastAsia="Calibri"/>
        </w:rPr>
        <w:t xml:space="preserve"> </w:t>
      </w:r>
      <w:r w:rsidR="007F1433">
        <w:rPr>
          <w:rStyle w:val="Hyperlink0"/>
          <w:rFonts w:eastAsia="Calibri"/>
        </w:rPr>
        <w:fldChar w:fldCharType="begin"/>
      </w:r>
      <w:r w:rsidR="007F1433">
        <w:rPr>
          <w:rStyle w:val="Hyperlink0"/>
          <w:rFonts w:eastAsia="Calibri"/>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7F1433">
        <w:rPr>
          <w:rStyle w:val="Hyperlink0"/>
          <w:rFonts w:eastAsia="Calibri"/>
        </w:rPr>
        <w:fldChar w:fldCharType="separate"/>
      </w:r>
      <w:r w:rsidR="007F1433">
        <w:rPr>
          <w:rStyle w:val="Hyperlink0"/>
          <w:rFonts w:eastAsia="Calibri"/>
          <w:noProof/>
        </w:rPr>
        <w:t>(Murphy et al. 2018)</w:t>
      </w:r>
      <w:r w:rsidR="007F1433">
        <w:rPr>
          <w:rStyle w:val="Hyperlink0"/>
          <w:rFonts w:eastAsia="Calibri"/>
        </w:rPr>
        <w:fldChar w:fldCharType="end"/>
      </w:r>
      <w:r w:rsidR="00BD35A4">
        <w:rPr>
          <w:rStyle w:val="Hyperlink0"/>
          <w:rFonts w:eastAsia="Calibri"/>
        </w:rPr>
        <w:t xml:space="preserve">.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7F1433">
        <w:rPr>
          <w:rStyle w:val="Hyperlink0"/>
          <w:rFonts w:eastAsia="Calibri"/>
        </w:rPr>
        <w:t xml:space="preserve"> </w:t>
      </w:r>
      <w:r w:rsidR="007F1433">
        <w:rPr>
          <w:rStyle w:val="Hyperlink0"/>
          <w:rFonts w:eastAsia="Calibri"/>
        </w:rPr>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7F1433">
        <w:rPr>
          <w:rStyle w:val="Hyperlink0"/>
          <w:rFonts w:eastAsia="Calibri"/>
        </w:rPr>
        <w:instrText xml:space="preserve"> ADDIN EN.CITE </w:instrText>
      </w:r>
      <w:r w:rsidR="007F1433">
        <w:rPr>
          <w:rStyle w:val="Hyperlink0"/>
          <w:rFonts w:eastAsia="Calibri"/>
        </w:rPr>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7F1433">
        <w:rPr>
          <w:rStyle w:val="Hyperlink0"/>
          <w:rFonts w:eastAsia="Calibri"/>
        </w:rPr>
        <w:instrText xml:space="preserve"> ADDIN EN.CITE.DATA </w:instrText>
      </w:r>
      <w:r w:rsidR="007F1433">
        <w:rPr>
          <w:rStyle w:val="Hyperlink0"/>
          <w:rFonts w:eastAsia="Calibri"/>
        </w:rPr>
      </w:r>
      <w:r w:rsidR="007F1433">
        <w:rPr>
          <w:rStyle w:val="Hyperlink0"/>
          <w:rFonts w:eastAsia="Calibri"/>
        </w:rPr>
        <w:fldChar w:fldCharType="end"/>
      </w:r>
      <w:r w:rsidR="007F1433">
        <w:rPr>
          <w:rStyle w:val="Hyperlink0"/>
          <w:rFonts w:eastAsia="Calibri"/>
        </w:rPr>
      </w:r>
      <w:r w:rsidR="007F1433">
        <w:rPr>
          <w:rStyle w:val="Hyperlink0"/>
          <w:rFonts w:eastAsia="Calibri"/>
        </w:rPr>
        <w:fldChar w:fldCharType="separate"/>
      </w:r>
      <w:r w:rsidR="007F1433">
        <w:rPr>
          <w:rStyle w:val="Hyperlink0"/>
          <w:rFonts w:eastAsia="Calibri"/>
          <w:noProof/>
        </w:rPr>
        <w:t>(Frank &amp; Leggett 1982, Leggett et al. 1984, Dalley et al. 2002)</w:t>
      </w:r>
      <w:r w:rsidR="007F1433">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207AA111" w:rsidR="00794830" w:rsidRDefault="00A54308" w:rsidP="00A54308">
      <w:pPr>
        <w:pStyle w:val="Style1"/>
        <w:rPr>
          <w:rStyle w:val="Hyperlink0"/>
          <w:rFonts w:eastAsia="Calibri"/>
        </w:rPr>
      </w:pPr>
      <w:r>
        <w:rPr>
          <w:rStyle w:val="Hyperlink0"/>
          <w:rFonts w:eastAsia="Calibri"/>
        </w:rPr>
        <w:t>In summary, 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BD35A4">
        <w:rPr>
          <w:rStyle w:val="Hyperlink0"/>
          <w:rFonts w:eastAsia="Calibri"/>
        </w:rPr>
        <w:t xml:space="preserve">. </w:t>
      </w:r>
    </w:p>
    <w:p w14:paraId="66DF195D"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Ecosystem response</w:t>
      </w:r>
    </w:p>
    <w:p w14:paraId="17DCDFC0"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Temporal dynamics of cod weight-at-age and condition</w:t>
      </w:r>
    </w:p>
    <w:p w14:paraId="0F808FDC" w14:textId="408F0E42"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From the early 1980s to the late 1990s, Atlantic (also known as Northern) cod’s condition and weight-at-age declined markedly in the northern portion of its range (Div. 2J) with similar declining trends in Div. 3K, while condition indices remained relatively unchanged in the </w:t>
      </w:r>
      <w:r>
        <w:rPr>
          <w:rStyle w:val="None"/>
          <w:rFonts w:ascii="Times New Roman" w:hAnsi="Times New Roman"/>
          <w:color w:val="151518"/>
          <w:u w:color="151518"/>
        </w:rPr>
        <w:lastRenderedPageBreak/>
        <w:t xml:space="preserve">southern portion of Atlantic cod’s range (Div. 3L). Furthermore, weight-at-age of 4- and 5-year old Atlantic cod saw a small increase in the mid-1990s in Div. 3L that later subsided. This ephemeral 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as support for the non-collapse hypothesis (Frank et al. 2016).</w:t>
      </w:r>
    </w:p>
    <w:p w14:paraId="521BACDC" w14:textId="7944E655"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he existence of spatial structure in condition traits of Atlantic cod has been documented extensively in the scientific literature</w:t>
      </w:r>
      <w:r w:rsidR="0010633F">
        <w:rPr>
          <w:rStyle w:val="None"/>
          <w:rFonts w:ascii="Times New Roman" w:hAnsi="Times New Roman"/>
          <w:color w:val="151518"/>
          <w:u w:color="151518"/>
        </w:rPr>
        <w:t xml:space="preserve"> </w:t>
      </w:r>
      <w:r w:rsidR="0010633F">
        <w:rPr>
          <w:rStyle w:val="None"/>
          <w:rFonts w:ascii="Times New Roman" w:hAnsi="Times New Roman"/>
          <w:color w:val="151518"/>
          <w:u w:color="151518"/>
        </w:rPr>
        <w:fldChar w:fldCharType="begin">
          <w:fldData xml:space="preserve">PEVuZE5vdGU+PENpdGU+PEF1dGhvcj5MaWxseTwvQXV0aG9yPjxZZWFyPjIwMDU8L1llYXI+PFJl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MaWxseTwvQXV0aG9yPjxZZWFyPjIwMDU8L1llYXI+PFJl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Lilly et al. 2005, Neville et al. 2018, Rose &amp; Rowe 2018)</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with</w:t>
      </w:r>
      <w:r w:rsidR="00670DA0">
        <w:rPr>
          <w:rStyle w:val="None"/>
          <w:rFonts w:ascii="Times New Roman" w:hAnsi="Times New Roman"/>
          <w:color w:val="151518"/>
          <w:u w:color="151518"/>
        </w:rPr>
        <w:t xml:space="preserve"> historical</w:t>
      </w:r>
      <w:r>
        <w:rPr>
          <w:rStyle w:val="None"/>
          <w:rFonts w:ascii="Times New Roman" w:hAnsi="Times New Roman"/>
          <w:color w:val="151518"/>
          <w:u w:color="151518"/>
        </w:rPr>
        <w:t xml:space="preserve"> </w:t>
      </w:r>
      <w:r w:rsidR="006E1021">
        <w:rPr>
          <w:rStyle w:val="None"/>
          <w:rFonts w:ascii="Times New Roman" w:hAnsi="Times New Roman"/>
          <w:color w:val="151518"/>
          <w:u w:color="151518"/>
        </w:rPr>
        <w:t>latitudinal</w:t>
      </w:r>
      <w:r w:rsidR="0017633C">
        <w:rPr>
          <w:rStyle w:val="None"/>
          <w:rFonts w:ascii="Times New Roman" w:hAnsi="Times New Roman"/>
          <w:color w:val="151518"/>
          <w:u w:color="151518"/>
        </w:rPr>
        <w:t xml:space="preserve"> </w:t>
      </w:r>
      <w:r>
        <w:rPr>
          <w:rStyle w:val="None"/>
          <w:rFonts w:ascii="Times New Roman" w:hAnsi="Times New Roman"/>
          <w:color w:val="151518"/>
          <w:u w:color="151518"/>
        </w:rPr>
        <w:t xml:space="preserve">gradients in growth (length-at-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 weight-at-age and liver condition indices have never been spatially homogenous due to the species complex inhabiting distinct ecosystem production units in Div. 2J3KLNO </w:t>
      </w:r>
      <w:r w:rsidR="0010633F">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mZzeDE2Ni1mc3gxNjY8
L3BhZ2VzPjxkYXRlcz48eWVhcj4yMDE3PC95ZWFyPjwvZGF0ZXM+PGlzYm4+MTA1NC0zMTM5PC9p
c2JuPjx1cmxzPjxyZWxhdGVkLXVybHM+PHVybD5odHRwOi8vZHguZG9pLm9yZy8xMC4xMDkzL2lj
ZXNqbXMvZnN4MTY2PC91cmw+PC9yZWxhdGVkLXVybHM+PC91cmxzPjxlbGVjdHJvbmljLXJlc291
cmNlLW51bT4xMC4xMDkzL2ljZXNqbXMvZnN4MTY2PC9lbGVjdHJvbmljLXJlc291cmNlLW51bT48
L3JlY29yZD48L0NpdGU+PC9FbmROb3RlPgB=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mZzeDE2Ni1mc3gxNjY8
L3BhZ2VzPjxkYXRlcz48eWVhcj4yMDE3PC95ZWFyPjwvZGF0ZXM+PGlzYm4+MTA1NC0zMTM5PC9p
c2JuPjx1cmxzPjxyZWxhdGVkLXVybHM+PHVybD5odHRwOi8vZHguZG9pLm9yZy8xMC4xMDkzL2lj
ZXNqbXMvZnN4MTY2PC91cmw+PC9yZWxhdGVkLXVybHM+PC91cmxzPjxlbGVjdHJvbmljLXJlc291
cmNlLW51bT4xMC4xMDkzL2ljZXNqbXMvZnN4MTY2PC9lbGVjdHJvbmljLXJlc291cmNlLW51bT48
L3JlY29yZD48L0NpdGU+PC9FbmROb3RlPgB=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e.g., Lilly 2005, Koen-Alonso et al. 2013, Morgan et al. 2017)</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xml:space="preserve">. These units are characterized by distinct marine communities and food web systems </w:t>
      </w:r>
      <w:r w:rsidR="0010633F">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C9FbmROb3RlPn==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C9FbmROb3RlPn==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Pepin et al. 2010, Pepin et al. 2012, Koen-Alonso et al. 2013, NAFO 2014, Pepin et al. 2014)</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xml:space="preserve">. Therefore, the non-homogenous traits of Atlantic cod from Labrador (Div. 2J) to the southern Grand Banks (Div. 3NO) are typical of this stock complex and cannot be used to support the non-collapse hypothesis. </w:t>
      </w:r>
    </w:p>
    <w:p w14:paraId="0AC347C5" w14:textId="281D89B7"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Changes in spatial overlap between the collapsed stocks of Atlantic cod and capelin post-1991 may have exacerbated the spatial differences in Atlantic cod condition indice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Historically, Atlantic </w:t>
      </w:r>
      <w:r>
        <w:rPr>
          <w:rStyle w:val="Hyperlink0"/>
          <w:rFonts w:eastAsia="Calibri"/>
        </w:rPr>
        <w:t>cod was a dominant fish predator on the NL Shelf, with capelin being its primary prey</w:t>
      </w:r>
      <w:r w:rsidR="008F5446">
        <w:rPr>
          <w:rStyle w:val="Hyperlink0"/>
          <w:rFonts w:eastAsia="Calibri"/>
        </w:rPr>
        <w:t xml:space="preserve"> </w:t>
      </w:r>
      <w:r w:rsidR="008F5446">
        <w:rPr>
          <w:rStyle w:val="Hyperlink0"/>
          <w:rFonts w:eastAsia="Calibri"/>
        </w:rPr>
        <w:fldChar w:fldCharType="begin">
          <w:fldData xml:space="preserve">PEVuZE5vdGU+PENpdGU+PEF1dGhvcj5MaWxseTwvQXV0aG9yPjxZZWFyPjE5OTE8L1llYXI+PFJl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</w:fldData>
        </w:fldChar>
      </w:r>
      <w:r w:rsidR="008F5446">
        <w:rPr>
          <w:rStyle w:val="Hyperlink0"/>
          <w:rFonts w:eastAsia="Calibri"/>
        </w:rPr>
        <w:instrText xml:space="preserve"> ADDIN EN.CITE </w:instrText>
      </w:r>
      <w:r w:rsidR="008F5446">
        <w:rPr>
          <w:rStyle w:val="Hyperlink0"/>
          <w:rFonts w:eastAsia="Calibri"/>
        </w:rPr>
        <w:fldChar w:fldCharType="begin">
          <w:fldData xml:space="preserve">PEVuZE5vdGU+PENpdGU+PEF1dGhvcj5MaWxseTwvQXV0aG9yPjxZZWFyPjE5OTE8L1llYXI+PFJl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</w:fldData>
        </w:fldChar>
      </w:r>
      <w:r w:rsidR="008F5446">
        <w:rPr>
          <w:rStyle w:val="Hyperlink0"/>
          <w:rFonts w:eastAsia="Calibri"/>
        </w:rPr>
        <w:instrText xml:space="preserve"> ADDIN EN.CITE.DATA </w:instrText>
      </w:r>
      <w:r w:rsidR="008F5446">
        <w:rPr>
          <w:rStyle w:val="Hyperlink0"/>
          <w:rFonts w:eastAsia="Calibri"/>
        </w:rPr>
      </w:r>
      <w:r w:rsidR="008F5446">
        <w:rPr>
          <w:rStyle w:val="Hyperlink0"/>
          <w:rFonts w:eastAsia="Calibri"/>
        </w:rPr>
        <w:fldChar w:fldCharType="end"/>
      </w:r>
      <w:r w:rsidR="008F5446">
        <w:rPr>
          <w:rStyle w:val="Hyperlink0"/>
          <w:rFonts w:eastAsia="Calibri"/>
        </w:rPr>
      </w:r>
      <w:r w:rsidR="008F5446">
        <w:rPr>
          <w:rStyle w:val="Hyperlink0"/>
          <w:rFonts w:eastAsia="Calibri"/>
        </w:rPr>
        <w:fldChar w:fldCharType="separate"/>
      </w:r>
      <w:r w:rsidR="008F5446">
        <w:rPr>
          <w:rStyle w:val="Hyperlink0"/>
          <w:rFonts w:eastAsia="Calibri"/>
          <w:noProof/>
        </w:rPr>
        <w:t>(Winters &amp; Carscadden 1978, Lilly 1987, Lilly 1991)</w:t>
      </w:r>
      <w:r w:rsidR="008F5446">
        <w:rPr>
          <w:rStyle w:val="Hyperlink0"/>
          <w:rFonts w:eastAsia="Calibri"/>
        </w:rPr>
        <w:fldChar w:fldCharType="end"/>
      </w:r>
      <w:r>
        <w:rPr>
          <w:rStyle w:val="Hyperlink0"/>
          <w:rFonts w:eastAsia="Calibri"/>
        </w:rPr>
        <w:t xml:space="preserve">. </w:t>
      </w:r>
      <w:r>
        <w:rPr>
          <w:rStyle w:val="None"/>
          <w:rFonts w:ascii="Times New Roman" w:hAnsi="Times New Roman"/>
          <w:color w:val="151518"/>
          <w:u w:color="151518"/>
        </w:rPr>
        <w:t>During and post-1991, capelin shifted its fall distribution from having two distinct aggregations, one in the northwest (Div. 2J3K) and one in the southeast (Div. 3L, at the northern slope of the Grand Banks) to having only one in the southeast</w:t>
      </w:r>
      <w:r w:rsidR="008F5446">
        <w:rPr>
          <w:rStyle w:val="None"/>
          <w:rFonts w:ascii="Times New Roman" w:hAnsi="Times New Roman"/>
          <w:color w:val="151518"/>
          <w:u w:color="151518"/>
        </w:rPr>
        <w:t xml:space="preserve"> </w:t>
      </w:r>
      <w:r w:rsidR="008F5446">
        <w:rPr>
          <w:rStyle w:val="None"/>
          <w:rFonts w:ascii="Times New Roman" w:hAnsi="Times New Roman"/>
          <w:color w:val="151518"/>
          <w:u w:color="151518"/>
        </w:rPr>
        <w:fldChar w:fldCharType="begin"/>
      </w:r>
      <w:r w:rsidR="008F544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8F5446">
        <w:rPr>
          <w:rStyle w:val="None"/>
          <w:rFonts w:ascii="Times New Roman" w:hAnsi="Times New Roman"/>
          <w:color w:val="151518"/>
          <w:u w:color="151518"/>
        </w:rPr>
        <w:fldChar w:fldCharType="separate"/>
      </w:r>
      <w:r w:rsidR="008F5446">
        <w:rPr>
          <w:rStyle w:val="None"/>
          <w:rFonts w:ascii="Times New Roman" w:hAnsi="Times New Roman"/>
          <w:noProof/>
          <w:color w:val="151518"/>
          <w:u w:color="151518"/>
        </w:rPr>
        <w:t>(Lilly &amp; Davis 1993, Miller 1994)</w:t>
      </w:r>
      <w:r w:rsidR="008F5446">
        <w:rPr>
          <w:rStyle w:val="None"/>
          <w:rFonts w:ascii="Times New Roman" w:hAnsi="Times New Roman"/>
          <w:color w:val="151518"/>
          <w:u w:color="151518"/>
        </w:rPr>
        <w:fldChar w:fldCharType="end"/>
      </w:r>
      <w:r w:rsidR="008F5446">
        <w:rPr>
          <w:rStyle w:val="None"/>
          <w:rFonts w:ascii="Times New Roman" w:hAnsi="Times New Roman"/>
          <w:color w:val="151518"/>
          <w:u w:color="151518"/>
        </w:rPr>
        <w:t>.</w:t>
      </w:r>
      <w:del w:id="6" w:author="Alejandro BUren" w:date="2018-09-16T16:31:00Z">
        <w:r w:rsidDel="001E6837">
          <w:rPr>
            <w:rStyle w:val="None"/>
            <w:rFonts w:ascii="Times New Roman" w:hAnsi="Times New Roman"/>
            <w:color w:val="151518"/>
            <w:u w:color="151518"/>
          </w:rPr>
          <w:delText xml:space="preserve">, with records of excursions of capelin onto the Flemish Cap and the Scotian Shelf </w:delText>
        </w:r>
        <w:r w:rsidDel="001E6837">
          <w:rPr>
            <w:rStyle w:val="None"/>
            <w:rFonts w:ascii="Times New Roman" w:eastAsia="Times New Roman" w:hAnsi="Times New Roman" w:cs="Times New Roman"/>
            <w:color w:val="151518"/>
            <w:u w:color="151518"/>
          </w:rPr>
          <w:fldChar w:fldCharType="begin"/>
        </w:r>
        <w:r w:rsidDel="001E6837">
          <w:rPr>
            <w:rStyle w:val="None"/>
            <w:rFonts w:ascii="Times New Roman" w:eastAsia="Times New Roman" w:hAnsi="Times New Roman" w:cs="Times New Roman"/>
            <w:color w:val="151518"/>
            <w:u w:color="151518"/>
          </w:rPr>
          <w:del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delInstrText>
        </w:r>
        <w:r w:rsidDel="001E6837">
          <w:rPr>
            <w:rStyle w:val="None"/>
            <w:rFonts w:ascii="Times New Roman" w:eastAsia="Times New Roman" w:hAnsi="Times New Roman" w:cs="Times New Roman"/>
            <w:color w:val="151518"/>
            <w:u w:color="151518"/>
          </w:rPr>
          <w:fldChar w:fldCharType="separate"/>
        </w:r>
        <w:r w:rsidDel="001E6837">
          <w:rPr>
            <w:rStyle w:val="None"/>
            <w:rFonts w:ascii="Times New Roman" w:hAnsi="Times New Roman"/>
            <w:color w:val="151518"/>
            <w:u w:color="151518"/>
          </w:rPr>
          <w:delText>(Frank et al. 1996)</w:delText>
        </w:r>
        <w:r w:rsidDel="001E6837">
          <w:rPr>
            <w:rStyle w:val="None"/>
            <w:rFonts w:ascii="Times New Roman" w:eastAsia="Times New Roman" w:hAnsi="Times New Roman" w:cs="Times New Roman"/>
            <w:color w:val="151518"/>
            <w:u w:color="151518"/>
          </w:rPr>
          <w:fldChar w:fldCharType="end"/>
        </w:r>
        <w:r w:rsidR="0072366E" w:rsidDel="001E6837">
          <w:rPr>
            <w:rStyle w:val="None"/>
            <w:rFonts w:ascii="Times New Roman" w:eastAsia="Times New Roman" w:hAnsi="Times New Roman" w:cs="Times New Roman"/>
            <w:color w:val="151518"/>
            <w:u w:color="151518"/>
          </w:rPr>
          <w:delText xml:space="preserve"> </w:delText>
        </w:r>
        <w:r w:rsidR="0072366E" w:rsidDel="001E6837">
          <w:rPr>
            <w:rStyle w:val="css-g38gqj"/>
            <w:rFonts w:ascii="Times New Roman" w:hAnsi="Times New Roman" w:cs="Times New Roman"/>
            <w:color w:val="151518"/>
            <w:u w:color="151518"/>
          </w:rPr>
          <w:delText xml:space="preserve">although a </w:delText>
        </w:r>
        <w:r w:rsidR="0072366E" w:rsidDel="001E6837">
          <w:rPr>
            <w:rStyle w:val="css-g38gqj"/>
            <w:rFonts w:ascii="Times New Roman" w:hAnsi="Times New Roman" w:cs="Times New Roman"/>
            <w:color w:val="151518"/>
            <w:u w:color="151518"/>
          </w:rPr>
          <w:lastRenderedPageBreak/>
          <w:delText xml:space="preserve">recent microsatellite study indicates that the origin of capelin spawning on the Scotian Shelf is likely </w:delText>
        </w:r>
        <w:r w:rsidR="000F0DFE" w:rsidDel="001E6837">
          <w:rPr>
            <w:rStyle w:val="css-g38gqj"/>
            <w:rFonts w:ascii="Times New Roman" w:hAnsi="Times New Roman" w:cs="Times New Roman"/>
            <w:color w:val="151518"/>
            <w:u w:color="151518"/>
          </w:rPr>
          <w:delText xml:space="preserve">immigrants </w:delText>
        </w:r>
        <w:r w:rsidR="0072366E" w:rsidDel="001E6837">
          <w:rPr>
            <w:rStyle w:val="css-g38gqj"/>
            <w:rFonts w:ascii="Times New Roman" w:hAnsi="Times New Roman" w:cs="Times New Roman"/>
            <w:color w:val="151518"/>
            <w:u w:color="151518"/>
          </w:rPr>
          <w:delText xml:space="preserve">from the Gulf of St. Lawrence </w:delText>
        </w:r>
        <w:r w:rsidR="000F0DFE" w:rsidDel="001E6837">
          <w:rPr>
            <w:rStyle w:val="css-g38gqj"/>
            <w:rFonts w:ascii="Times New Roman" w:hAnsi="Times New Roman" w:cs="Times New Roman"/>
            <w:color w:val="151518"/>
            <w:u w:color="151518"/>
          </w:rPr>
          <w:delText>rather than</w:delText>
        </w:r>
        <w:r w:rsidR="0072366E" w:rsidDel="001E6837">
          <w:rPr>
            <w:rStyle w:val="css-g38gqj"/>
            <w:rFonts w:ascii="Times New Roman" w:hAnsi="Times New Roman" w:cs="Times New Roman"/>
            <w:color w:val="151518"/>
            <w:u w:color="151518"/>
          </w:rPr>
          <w:delText xml:space="preserve"> Div. 2J3KL (Kenchington et al. 2015)</w:delText>
        </w:r>
      </w:del>
      <w:r w:rsidR="0072366E">
        <w:rPr>
          <w:rStyle w:val="css-g38gqj"/>
          <w:rFonts w:ascii="Times New Roman" w:hAnsi="Times New Roman" w:cs="Times New Roman"/>
          <w:color w:val="151518"/>
          <w:u w:color="151518"/>
        </w:rPr>
        <w:t>.</w:t>
      </w:r>
      <w:r>
        <w:rPr>
          <w:rStyle w:val="None"/>
          <w:rFonts w:ascii="Times New Roman" w:hAnsi="Times New Roman"/>
          <w:color w:val="151518"/>
          <w:u w:color="151518"/>
        </w:rPr>
        <w:t xml:space="preserve"> Coincidently, Atlantic cod moved southward on the northeast Newfoundland Shelf in the late 1980s and early 1990s and aggregated within a small area on the northern Grand Banks and in the </w:t>
      </w:r>
      <w:proofErr w:type="spellStart"/>
      <w:r>
        <w:rPr>
          <w:rStyle w:val="None"/>
          <w:rFonts w:ascii="Times New Roman" w:hAnsi="Times New Roman"/>
          <w:color w:val="151518"/>
          <w:u w:color="151518"/>
        </w:rPr>
        <w:t>Bonavista</w:t>
      </w:r>
      <w:proofErr w:type="spellEnd"/>
      <w:r>
        <w:rPr>
          <w:rStyle w:val="None"/>
          <w:rFonts w:ascii="Times New Roman" w:hAnsi="Times New Roman"/>
          <w:color w:val="151518"/>
          <w:u w:color="151518"/>
        </w:rPr>
        <w:t xml:space="preserve"> Corridor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1993, 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t>
      </w:r>
      <w:r w:rsidR="0017633C">
        <w:rPr>
          <w:rStyle w:val="None"/>
          <w:rFonts w:ascii="Times New Roman" w:hAnsi="Times New Roman"/>
          <w:color w:val="151518"/>
          <w:u w:color="151518"/>
        </w:rPr>
        <w:t>These authors hypothesized that the observed</w:t>
      </w:r>
      <w:r>
        <w:rPr>
          <w:rStyle w:val="None"/>
          <w:rFonts w:ascii="Times New Roman" w:hAnsi="Times New Roman"/>
          <w:color w:val="151518"/>
          <w:u w:color="151518"/>
        </w:rPr>
        <w:t xml:space="preserve"> </w:t>
      </w:r>
      <w:r w:rsidR="0017633C">
        <w:rPr>
          <w:rStyle w:val="None"/>
          <w:rFonts w:ascii="Times New Roman" w:hAnsi="Times New Roman"/>
          <w:color w:val="151518"/>
          <w:u w:color="151518"/>
        </w:rPr>
        <w:t>shift in Atlantic cod distribution is because</w:t>
      </w:r>
      <w:r>
        <w:rPr>
          <w:rStyle w:val="None"/>
          <w:rFonts w:ascii="Times New Roman" w:hAnsi="Times New Roman"/>
          <w:color w:val="151518"/>
          <w:u w:color="151518"/>
        </w:rPr>
        <w:t xml:space="preserve"> they moved in response to the southerly distribution of capelin post-1991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s weight-at-age and liver condition worsened in northerly areas where there was no spatial overlap between Atlantic cod and capelin, and remained relatively stable in southerly areas, where the collapsed Atlantic cod stock overlapped with capelin. </w:t>
      </w:r>
    </w:p>
    <w:p w14:paraId="00A50DDD" w14:textId="05DA7149"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the spatial structure of Atlantic cod condition indices is explained by the distinct ecosystem production units </w:t>
      </w:r>
      <w:r w:rsidR="00DA24AA">
        <w:rPr>
          <w:rStyle w:val="None"/>
          <w:rFonts w:ascii="Times New Roman" w:hAnsi="Times New Roman"/>
          <w:color w:val="151518"/>
          <w:u w:color="151518"/>
        </w:rPr>
        <w:t>the Northern</w:t>
      </w:r>
      <w:r>
        <w:rPr>
          <w:rStyle w:val="None"/>
          <w:rFonts w:ascii="Times New Roman" w:hAnsi="Times New Roman"/>
          <w:color w:val="151518"/>
          <w:u w:color="151518"/>
        </w:rPr>
        <w:t xml:space="preserve"> stock complex inhabits. Since 1991, Atlantic cod condition worsened in northerly areas where there was no spatial overlap with capelin, and remained relatively stable in southerly areas where the collapsed Atlantic cod stock overlapped with the capelin stock. The observed change in Atlantic cod distribution and condition indices post-1991 </w:t>
      </w:r>
      <w:r w:rsidR="0017633C">
        <w:rPr>
          <w:rStyle w:val="None"/>
          <w:rFonts w:ascii="Times New Roman" w:hAnsi="Times New Roman"/>
          <w:color w:val="151518"/>
          <w:u w:color="151518"/>
        </w:rPr>
        <w:t>concur with the</w:t>
      </w:r>
      <w:r>
        <w:rPr>
          <w:rStyle w:val="None"/>
          <w:rFonts w:ascii="Times New Roman" w:hAnsi="Times New Roman"/>
          <w:color w:val="151518"/>
          <w:u w:color="151518"/>
        </w:rPr>
        <w:t xml:space="preserve"> capelin collapse hypothesis.</w:t>
      </w:r>
    </w:p>
    <w:p w14:paraId="57117ABA" w14:textId="77777777" w:rsidR="00794830" w:rsidRDefault="00BD35A4">
      <w:pPr>
        <w:pStyle w:val="Style1"/>
        <w:ind w:firstLine="0"/>
        <w:rPr>
          <w:rStyle w:val="None"/>
          <w:rFonts w:ascii="Times New Roman" w:eastAsia="Times New Roman" w:hAnsi="Times New Roman" w:cs="Times New Roman"/>
          <w:b/>
          <w:bCs/>
          <w:color w:val="151518"/>
          <w:u w:color="151518"/>
        </w:rPr>
      </w:pPr>
      <w:r>
        <w:rPr>
          <w:rStyle w:val="None"/>
          <w:rFonts w:ascii="Times New Roman" w:hAnsi="Times New Roman"/>
          <w:b/>
          <w:bCs/>
        </w:rPr>
        <w:t>Harp seal population trends and diet</w:t>
      </w:r>
    </w:p>
    <w:p w14:paraId="549E0830" w14:textId="55CF49A9"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w:t>
      </w:r>
      <w:r>
        <w:rPr>
          <w:rStyle w:val="Hyperlink0"/>
          <w:rFonts w:eastAsia="Calibri"/>
        </w:rPr>
        <w:t>ere</w:t>
      </w:r>
      <w:r w:rsidR="00BD35A4">
        <w:rPr>
          <w:rStyle w:val="Hyperlink0"/>
          <w:rFonts w:eastAsia="Calibri"/>
        </w:rPr>
        <w:t xml:space="preserve"> observed following the collapse of capelin in the Barents Sea in the mid-1980s</w:t>
      </w:r>
      <w:r w:rsidR="00C4324D">
        <w:rPr>
          <w:rStyle w:val="Hyperlink0"/>
          <w:rFonts w:eastAsia="Calibri"/>
        </w:rPr>
        <w:t xml:space="preserve"> </w:t>
      </w:r>
      <w:r w:rsidR="00C4324D">
        <w:rPr>
          <w:rStyle w:val="Hyperlink0"/>
          <w:rFonts w:eastAsia="Calibri"/>
        </w:rPr>
        <w:fldChar w:fldCharType="begin"/>
      </w:r>
      <w:r w:rsidR="00C4324D">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C4324D">
        <w:rPr>
          <w:rStyle w:val="Hyperlink0"/>
          <w:rFonts w:eastAsia="Calibri"/>
        </w:rPr>
        <w:fldChar w:fldCharType="separate"/>
      </w:r>
      <w:r w:rsidR="00C4324D">
        <w:rPr>
          <w:rStyle w:val="Hyperlink0"/>
          <w:rFonts w:eastAsia="Calibri"/>
          <w:noProof/>
        </w:rPr>
        <w:t>(Haug &amp; Nilssen 1995)</w:t>
      </w:r>
      <w:r w:rsidR="00C4324D">
        <w:rPr>
          <w:rStyle w:val="Hyperlink0"/>
          <w:rFonts w:eastAsia="Calibri"/>
        </w:rPr>
        <w:fldChar w:fldCharType="end"/>
      </w:r>
      <w:r w:rsidR="00BD35A4">
        <w:rPr>
          <w:rStyle w:val="Hyperlink0"/>
          <w:rFonts w:eastAsia="Calibri"/>
        </w:rPr>
        <w:t>. The absence of an obvious response in Northwest Atlantic harp seals (</w:t>
      </w:r>
      <w:proofErr w:type="spellStart"/>
      <w:r w:rsidR="00BD35A4">
        <w:rPr>
          <w:rStyle w:val="None"/>
          <w:rFonts w:ascii="Times New Roman" w:hAnsi="Times New Roman"/>
          <w:i/>
          <w:iCs/>
        </w:rPr>
        <w:t>Pagophil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groenlandicus</w:t>
      </w:r>
      <w:proofErr w:type="spellEnd"/>
      <w:r w:rsidR="00BD35A4">
        <w:rPr>
          <w:rStyle w:val="Hyperlink0"/>
          <w:rFonts w:eastAsia="Calibri"/>
        </w:rPr>
        <w:t xml:space="preserve">) to the collapse of the capelin stock in 1991 was considered support for the non-collapse hypothesis (Frank et al. 2016). However, there are significant differences between the two regions. In the Barents Sea, the collapse of capelin during the mid-1980s occurred when the stocks of other </w:t>
      </w:r>
      <w:del w:id="7" w:author="Alejandro BUren" w:date="2018-09-16T16:31:00Z">
        <w:r w:rsidR="00BD35A4" w:rsidDel="00576877">
          <w:rPr>
            <w:rStyle w:val="Hyperlink0"/>
            <w:rFonts w:eastAsia="Calibri"/>
          </w:rPr>
          <w:delText xml:space="preserve">important </w:delText>
        </w:r>
      </w:del>
      <w:ins w:id="8" w:author="Alejandro BUren" w:date="2018-09-16T16:31:00Z">
        <w:r w:rsidR="00576877">
          <w:rPr>
            <w:rStyle w:val="Hyperlink0"/>
            <w:rFonts w:eastAsia="Calibri"/>
          </w:rPr>
          <w:t xml:space="preserve">energy rich </w:t>
        </w:r>
      </w:ins>
      <w:r w:rsidR="00BD35A4">
        <w:rPr>
          <w:rStyle w:val="Hyperlink0"/>
          <w:rFonts w:eastAsia="Calibri"/>
        </w:rPr>
        <w:t xml:space="preserve">forage fish, </w:t>
      </w:r>
      <w:r w:rsidR="00BD35A4">
        <w:rPr>
          <w:rStyle w:val="Hyperlink0"/>
          <w:rFonts w:eastAsia="Calibri"/>
        </w:rPr>
        <w:lastRenderedPageBreak/>
        <w:t>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were severely depleted</w:t>
      </w:r>
      <w:r w:rsidR="005419FA">
        <w:rPr>
          <w:rStyle w:val="Hyperlink0"/>
          <w:rFonts w:eastAsia="Calibri"/>
        </w:rPr>
        <w:t xml:space="preserve"> </w:t>
      </w:r>
      <w:r w:rsidR="005419FA">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419FA">
        <w:rPr>
          <w:rStyle w:val="Hyperlink0"/>
          <w:rFonts w:eastAsia="Calibri"/>
        </w:rPr>
        <w:instrText xml:space="preserve"> ADDIN EN.CITE </w:instrText>
      </w:r>
      <w:r w:rsidR="005419FA">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419FA">
        <w:rPr>
          <w:rStyle w:val="Hyperlink0"/>
          <w:rFonts w:eastAsia="Calibri"/>
        </w:rPr>
        <w:instrText xml:space="preserve"> ADDIN EN.CITE.DATA </w:instrText>
      </w:r>
      <w:r w:rsidR="005419FA">
        <w:rPr>
          <w:rStyle w:val="Hyperlink0"/>
          <w:rFonts w:eastAsia="Calibri"/>
        </w:rPr>
      </w:r>
      <w:r w:rsidR="005419FA">
        <w:rPr>
          <w:rStyle w:val="Hyperlink0"/>
          <w:rFonts w:eastAsia="Calibri"/>
        </w:rPr>
        <w:fldChar w:fldCharType="end"/>
      </w:r>
      <w:r w:rsidR="005419FA">
        <w:rPr>
          <w:rStyle w:val="Hyperlink0"/>
          <w:rFonts w:eastAsia="Calibri"/>
        </w:rPr>
      </w:r>
      <w:r w:rsidR="005419FA">
        <w:rPr>
          <w:rStyle w:val="Hyperlink0"/>
          <w:rFonts w:eastAsia="Calibri"/>
        </w:rPr>
        <w:fldChar w:fldCharType="separate"/>
      </w:r>
      <w:r w:rsidR="005419FA">
        <w:rPr>
          <w:rStyle w:val="Hyperlink0"/>
          <w:rFonts w:eastAsia="Calibri"/>
          <w:noProof/>
        </w:rPr>
        <w:t>(Hamre 1994, Hop &amp; Gjøsæter 2013)</w:t>
      </w:r>
      <w:r w:rsidR="005419FA">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invasion’ of starving seals. This was likely due to the availability of alternative prey </w:t>
      </w:r>
      <w:r w:rsidR="00BD35A4">
        <w:rPr>
          <w:rStyle w:val="Hyperlink0"/>
          <w:rFonts w:eastAsia="Calibri"/>
        </w:rPr>
        <w:fldChar w:fldCharType="begin"/>
      </w:r>
      <w:r w:rsidR="004C5749">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4C5749">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alternate prey </w:t>
      </w:r>
      <w:r w:rsidR="006E1021">
        <w:rPr>
          <w:rStyle w:val="Hyperlink0"/>
          <w:rFonts w:eastAsia="Calibri"/>
        </w:rPr>
        <w:t xml:space="preserve">were </w:t>
      </w:r>
      <w:r w:rsidR="00BD35A4">
        <w:rPr>
          <w:rStyle w:val="Hyperlink0"/>
          <w:rFonts w:eastAsia="Calibri"/>
        </w:rPr>
        <w:t xml:space="preserve">still available during the early 1990s </w:t>
      </w:r>
      <w:r w:rsidR="00BD35A4">
        <w:rPr>
          <w:rStyle w:val="Hyperlink0"/>
          <w:rFonts w:eastAsia="Calibri"/>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sidR="00BD35A4">
        <w:rPr>
          <w:rStyle w:val="Hyperlink0"/>
          <w:rFonts w:eastAsia="Calibri"/>
        </w:rPr>
      </w:r>
      <w:r w:rsidR="00BD35A4">
        <w:rPr>
          <w:rStyle w:val="Hyperlink0"/>
          <w:rFonts w:eastAsia="Calibri"/>
        </w:rPr>
        <w:fldChar w:fldCharType="separate"/>
      </w:r>
      <w:r w:rsidR="004C5749">
        <w:rPr>
          <w:rStyle w:val="Hyperlink0"/>
          <w:rFonts w:eastAsia="Calibri"/>
          <w:noProof/>
        </w:rPr>
        <w:t>(Lilly et al. 1994, Bourne et al. 2015)</w:t>
      </w:r>
      <w:r w:rsidR="00BD35A4">
        <w:rPr>
          <w:rStyle w:val="Hyperlink0"/>
          <w:rFonts w:eastAsia="Calibri"/>
        </w:rPr>
        <w:fldChar w:fldCharType="end"/>
      </w:r>
      <w:r>
        <w:rPr>
          <w:rStyle w:val="Hyperlink0"/>
          <w:rFonts w:eastAsia="Calibri"/>
        </w:rPr>
        <w:t xml:space="preserve"> </w:t>
      </w:r>
      <w:r w:rsidR="00BD35A4">
        <w:rPr>
          <w:rStyle w:val="Hyperlink0"/>
          <w:rFonts w:eastAsia="Calibri"/>
        </w:rPr>
        <w:t xml:space="preserve">as reflected in Arctic cod and Atlantic herring being the dominant prey items in harp seal diet in the early 1990s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2280EE72"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4C5749">
        <w:rPr>
          <w:rStyle w:val="None"/>
          <w:rFonts w:ascii="Times New Roman" w:eastAsia="Times New Roman" w:hAnsi="Times New Roman" w:cs="Times New Roman"/>
        </w:rPr>
        <w:instrText xml:space="preserve"> ADDIN EN.CITE </w:instrText>
      </w:r>
      <w:r w:rsidR="004C5749">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4C5749">
        <w:rPr>
          <w:rStyle w:val="None"/>
          <w:rFonts w:ascii="Times New Roman" w:eastAsia="Times New Roman" w:hAnsi="Times New Roman" w:cs="Times New Roman"/>
        </w:rPr>
        <w:instrText xml:space="preserve"> ADDIN EN.CITE.DATA </w:instrText>
      </w:r>
      <w:r w:rsidR="004C5749">
        <w:rPr>
          <w:rStyle w:val="None"/>
          <w:rFonts w:ascii="Times New Roman" w:eastAsia="Times New Roman" w:hAnsi="Times New Roman" w:cs="Times New Roman"/>
        </w:rPr>
      </w:r>
      <w:r w:rsidR="004C5749">
        <w:rPr>
          <w:rStyle w:val="None"/>
          <w:rFonts w:ascii="Times New Roman" w:eastAsia="Times New Roman" w:hAnsi="Times New Roman" w:cs="Times New Roman"/>
        </w:rPr>
        <w:fldChar w:fldCharType="end"/>
      </w:r>
      <w:r>
        <w:rPr>
          <w:rStyle w:val="None"/>
          <w:rFonts w:ascii="Times New Roman" w:eastAsia="Times New Roman" w:hAnsi="Times New Roman" w:cs="Times New Roman"/>
        </w:rPr>
      </w:r>
      <w:r>
        <w:rPr>
          <w:rStyle w:val="None"/>
          <w:rFonts w:ascii="Times New Roman" w:eastAsia="Times New Roman" w:hAnsi="Times New Roman" w:cs="Times New Roman"/>
        </w:rPr>
        <w:fldChar w:fldCharType="separate"/>
      </w:r>
      <w:r w:rsidR="004C5749">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3253C">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3253C">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w:t>
      </w:r>
      <w:r>
        <w:rPr>
          <w:rStyle w:val="None"/>
          <w:rFonts w:ascii="Times New Roman" w:hAnsi="Times New Roman"/>
        </w:rPr>
        <w:lastRenderedPageBreak/>
        <w:t xml:space="preserve">population. This is evident in the past decade where the commercial catches have declined but there has not been a concomitant increase in harp seal population abundance. </w:t>
      </w:r>
    </w:p>
    <w:p w14:paraId="00930A3C" w14:textId="77777777" w:rsidR="00794830" w:rsidRDefault="00BD35A4">
      <w:pPr>
        <w:pStyle w:val="Style1"/>
        <w:rPr>
          <w:rStyle w:val="Hyperlink0"/>
          <w:rFonts w:eastAsia="Calibri"/>
        </w:rPr>
      </w:pPr>
      <w:r>
        <w:rPr>
          <w:rStyle w:val="Hyperlink0"/>
          <w:rFonts w:eastAsia="Calibri"/>
        </w:rPr>
        <w:t xml:space="preserve">In summary, we cannot conclude that the absence of starving seals post-1991 indicates that capelin biomass remained stable and did not collapse. However, a declining trend in pregnancy rates and an increase in late-term abortions, which was related to capelin abundance, suggest capelin abundance has been a limiting factor in harp seals fecundity during the past three decades. </w:t>
      </w:r>
    </w:p>
    <w:p w14:paraId="23FC4D35" w14:textId="77777777" w:rsidR="00794830" w:rsidRPr="00082266" w:rsidRDefault="00BD35A4">
      <w:pPr>
        <w:pStyle w:val="Heading3"/>
        <w:spacing w:line="480" w:lineRule="auto"/>
        <w:rPr>
          <w:rStyle w:val="None"/>
          <w:rFonts w:ascii="Times New Roman" w:hAnsi="Times New Roman" w:cs="Times New Roman"/>
          <w:color w:val="000000"/>
          <w:sz w:val="24"/>
          <w:szCs w:val="24"/>
          <w:u w:color="000000"/>
        </w:rPr>
      </w:pPr>
      <w:r w:rsidRPr="00082266">
        <w:rPr>
          <w:rStyle w:val="None"/>
          <w:rFonts w:ascii="Times New Roman" w:hAnsi="Times New Roman" w:cs="Times New Roman"/>
          <w:color w:val="000000"/>
          <w:sz w:val="24"/>
          <w:szCs w:val="24"/>
          <w:u w:color="000000"/>
        </w:rPr>
        <w:t>Seabird population trends and diets</w:t>
      </w:r>
    </w:p>
    <w:p w14:paraId="7B5F2730" w14:textId="4F626DAA" w:rsidR="00794830" w:rsidRPr="00C70D9C" w:rsidRDefault="00BD35A4"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color w:val="1B1C20"/>
          <w:u w:color="1B1C20"/>
        </w:rPr>
        <w:t>Populations of common murres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fldData xml:space="preserve">PEVuZE5vdGU+PENpdGU+PEF1dGhvcj5DaGFyZGluZTwvQXV0aG9yPjxZZWFyPjIwMDM8L1llYXI+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</w:fldData>
        </w:fldChar>
      </w:r>
      <w:r w:rsidR="003A401E">
        <w:rPr>
          <w:rStyle w:val="None"/>
          <w:rFonts w:ascii="Times New Roman" w:eastAsia="Times New Roman" w:hAnsi="Times New Roman" w:cs="Times New Roman"/>
          <w:u w:color="151518"/>
        </w:rPr>
        <w:instrText xml:space="preserve"> ADDIN EN.CITE </w:instrText>
      </w:r>
      <w:r w:rsidR="003A401E">
        <w:rPr>
          <w:rStyle w:val="None"/>
          <w:rFonts w:ascii="Times New Roman" w:eastAsia="Times New Roman" w:hAnsi="Times New Roman" w:cs="Times New Roman"/>
          <w:u w:color="151518"/>
        </w:rPr>
        <w:fldChar w:fldCharType="begin">
          <w:fldData xml:space="preserve">PEVuZE5vdGU+PENpdGU+PEF1dGhvcj5DaGFyZGluZTwvQXV0aG9yPjxZZWFyPjIwMDM8L1llYXI+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</w:fldData>
        </w:fldChar>
      </w:r>
      <w:r w:rsidR="003A401E">
        <w:rPr>
          <w:rStyle w:val="None"/>
          <w:rFonts w:ascii="Times New Roman" w:eastAsia="Times New Roman" w:hAnsi="Times New Roman" w:cs="Times New Roman"/>
          <w:u w:color="151518"/>
        </w:rPr>
        <w:instrText xml:space="preserve"> ADDIN EN.CITE.DATA </w:instrText>
      </w:r>
      <w:r w:rsidR="003A401E">
        <w:rPr>
          <w:rStyle w:val="None"/>
          <w:rFonts w:ascii="Times New Roman" w:eastAsia="Times New Roman" w:hAnsi="Times New Roman" w:cs="Times New Roman"/>
          <w:u w:color="151518"/>
        </w:rPr>
      </w:r>
      <w:r w:rsidR="003A401E">
        <w:rPr>
          <w:rStyle w:val="None"/>
          <w:rFonts w:ascii="Times New Roman" w:eastAsia="Times New Roman" w:hAnsi="Times New Roman" w:cs="Times New Roman"/>
          <w:u w:color="151518"/>
        </w:rPr>
        <w:fldChar w:fldCharType="end"/>
      </w:r>
      <w:r>
        <w:rPr>
          <w:rStyle w:val="None"/>
          <w:rFonts w:ascii="Times New Roman" w:eastAsia="Times New Roman" w:hAnsi="Times New Roman" w:cs="Times New Roman"/>
          <w:u w:color="151518"/>
        </w:rPr>
      </w:r>
      <w:r>
        <w:rPr>
          <w:rStyle w:val="None"/>
          <w:rFonts w:ascii="Times New Roman" w:eastAsia="Times New Roman" w:hAnsi="Times New Roman" w:cs="Times New Roman"/>
          <w:u w:color="151518"/>
        </w:rPr>
        <w:fldChar w:fldCharType="separate"/>
      </w:r>
      <w:r w:rsidR="003A401E">
        <w:rPr>
          <w:rStyle w:val="None"/>
          <w:rFonts w:ascii="Times New Roman" w:eastAsia="Times New Roman" w:hAnsi="Times New Roman" w:cs="Times New Roman"/>
          <w:noProof/>
          <w:u w:color="151518"/>
        </w:rPr>
        <w:t>(Chardine et al. 2003, Chardine et al. 2013, Wilhelm et al. 2015)</w:t>
      </w:r>
      <w:r>
        <w:rPr>
          <w:rStyle w:val="None"/>
          <w:rFonts w:ascii="Times New Roman" w:eastAsia="Times New Roman" w:hAnsi="Times New Roman" w:cs="Times New Roman"/>
          <w:u w:color="151518"/>
        </w:rPr>
        <w:fldChar w:fldCharType="end"/>
      </w:r>
      <w:r w:rsidR="0053253C">
        <w:rPr>
          <w:rStyle w:val="None"/>
          <w:rFonts w:ascii="Times New Roman" w:eastAsia="Times New Roman" w:hAnsi="Times New Roman" w:cs="Times New Roman"/>
          <w:u w:color="151518"/>
        </w:rPr>
        <w:t xml:space="preserve"> </w:t>
      </w:r>
      <w:r>
        <w:rPr>
          <w:rStyle w:val="None"/>
          <w:rFonts w:ascii="Times New Roman" w:hAnsi="Times New Roman"/>
          <w:color w:val="1B1C20"/>
          <w:u w:color="1B1C20"/>
        </w:rPr>
        <w:t>. Given that capelin is an important prey item for these predators, particularly during the breeding season, increases in their populations are inconsistent with a collapse in the capelin stoc</w:t>
      </w:r>
      <w:r w:rsidR="0051270F">
        <w:rPr>
          <w:rStyle w:val="None"/>
          <w:rFonts w:ascii="Times New Roman" w:hAnsi="Times New Roman"/>
          <w:color w:val="1B1C20"/>
          <w:u w:color="1B1C20"/>
        </w:rPr>
        <w:t xml:space="preserve">k (Frank et al. 2016). </w:t>
      </w:r>
      <w:r>
        <w:rPr>
          <w:rStyle w:val="None"/>
          <w:rFonts w:ascii="Times New Roman" w:hAnsi="Times New Roman"/>
          <w:u w:color="151518"/>
        </w:rPr>
        <w:t>Throughout the 1990s, common murres on Funk Island almost exclusively fed capelin to their chicks during the breeding season</w:t>
      </w:r>
      <w:r w:rsidR="009A222D">
        <w:rPr>
          <w:rStyle w:val="None"/>
          <w:rFonts w:ascii="Times New Roman" w:hAnsi="Times New Roman"/>
          <w:u w:color="151518"/>
        </w:rPr>
        <w:t xml:space="preserve"> </w:t>
      </w:r>
      <w:r w:rsidR="009A222D">
        <w:rPr>
          <w:rStyle w:val="None"/>
          <w:rFonts w:ascii="Times New Roman" w:hAnsi="Times New Roman"/>
          <w:u w:color="151518"/>
        </w:rPr>
        <w:fldChar w:fldCharType="begin"/>
      </w:r>
      <w:r w:rsidR="009A222D">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A222D">
        <w:rPr>
          <w:rStyle w:val="None"/>
          <w:rFonts w:ascii="Times New Roman" w:hAnsi="Times New Roman"/>
          <w:u w:color="151518"/>
        </w:rPr>
        <w:fldChar w:fldCharType="separate"/>
      </w:r>
      <w:r w:rsidR="009A222D">
        <w:rPr>
          <w:rStyle w:val="None"/>
          <w:rFonts w:ascii="Times New Roman" w:hAnsi="Times New Roman"/>
          <w:noProof/>
          <w:u w:color="151518"/>
        </w:rPr>
        <w:t>(Davoren &amp; Montevecchi 2003)</w:t>
      </w:r>
      <w:r w:rsidR="009A222D">
        <w:rPr>
          <w:rStyle w:val="None"/>
          <w:rFonts w:ascii="Times New Roman" w:hAnsi="Times New Roman"/>
          <w:u w:color="151518"/>
        </w:rPr>
        <w:fldChar w:fldCharType="end"/>
      </w:r>
      <w:r>
        <w:rPr>
          <w:rStyle w:val="None"/>
          <w:rFonts w:ascii="Times New Roman" w:hAnsi="Times New Roman"/>
          <w:u w:color="151518"/>
        </w:rPr>
        <w:t xml:space="preserve">. However, consistently high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Fish stocks in general and pelagic stocks in particular contract their geographic range during periods of rapid population decline</w:t>
      </w:r>
      <w:r w:rsidR="009A222D">
        <w:rPr>
          <w:rStyle w:val="None"/>
          <w:rFonts w:ascii="Times New Roman" w:hAnsi="Times New Roman"/>
          <w:u w:color="151518"/>
        </w:rPr>
        <w:t xml:space="preserve"> </w:t>
      </w:r>
      <w:r w:rsidR="001B1133">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CdXJnZXNzPC9BdXRob3I+PFllYXI+MjAxNzwvWWVhcj48UmVjTnVtPjEwNTY8L1Jl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</w:fldData>
        </w:fldChar>
      </w:r>
      <w:r w:rsidR="001B1133">
        <w:rPr>
          <w:rStyle w:val="None"/>
          <w:rFonts w:ascii="Times New Roman" w:hAnsi="Times New Roman"/>
          <w:u w:color="151518"/>
        </w:rPr>
        <w:instrText xml:space="preserve"> ADDIN EN.CITE </w:instrText>
      </w:r>
      <w:r w:rsidR="001B1133">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CdXJnZXNzPC9BdXRob3I+PFllYXI+MjAxNzwvWWVhcj48UmVjTnVtPjEwNTY8L1Jl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</w:fldData>
        </w:fldChar>
      </w:r>
      <w:r w:rsidR="001B1133">
        <w:rPr>
          <w:rStyle w:val="None"/>
          <w:rFonts w:ascii="Times New Roman" w:hAnsi="Times New Roman"/>
          <w:u w:color="151518"/>
        </w:rPr>
        <w:instrText xml:space="preserve"> ADDIN EN.CITE.DATA </w:instrText>
      </w:r>
      <w:r w:rsidR="001B1133">
        <w:rPr>
          <w:rStyle w:val="None"/>
          <w:rFonts w:ascii="Times New Roman" w:hAnsi="Times New Roman"/>
          <w:u w:color="151518"/>
        </w:rPr>
      </w:r>
      <w:r w:rsidR="001B1133">
        <w:rPr>
          <w:rStyle w:val="None"/>
          <w:rFonts w:ascii="Times New Roman" w:hAnsi="Times New Roman"/>
          <w:u w:color="151518"/>
        </w:rPr>
        <w:fldChar w:fldCharType="end"/>
      </w:r>
      <w:r w:rsidR="001B1133">
        <w:rPr>
          <w:rStyle w:val="None"/>
          <w:rFonts w:ascii="Times New Roman" w:hAnsi="Times New Roman"/>
          <w:u w:color="151518"/>
        </w:rPr>
      </w:r>
      <w:r w:rsidR="001B1133">
        <w:rPr>
          <w:rStyle w:val="None"/>
          <w:rFonts w:ascii="Times New Roman" w:hAnsi="Times New Roman"/>
          <w:u w:color="151518"/>
        </w:rPr>
        <w:fldChar w:fldCharType="separate"/>
      </w:r>
      <w:r w:rsidR="001B1133">
        <w:rPr>
          <w:rStyle w:val="None"/>
          <w:rFonts w:ascii="Times New Roman" w:hAnsi="Times New Roman"/>
          <w:noProof/>
          <w:u w:color="151518"/>
        </w:rPr>
        <w:t>(Winters &amp; Wheeler 1985, Worm &amp; Tittensor 2011, Burgess et al. 2017)</w:t>
      </w:r>
      <w:r w:rsidR="001B1133">
        <w:rPr>
          <w:rStyle w:val="None"/>
          <w:rFonts w:ascii="Times New Roman" w:hAnsi="Times New Roman"/>
          <w:u w:color="151518"/>
        </w:rPr>
        <w:fldChar w:fldCharType="end"/>
      </w:r>
      <w:r>
        <w:rPr>
          <w:rStyle w:val="None"/>
          <w:rFonts w:ascii="Times New Roman" w:hAnsi="Times New Roman"/>
          <w:u w:color="151518"/>
        </w:rPr>
        <w:t xml:space="preserve">. This pattern has been described for several finfish and shellfish population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Prince et al. 2008, Wilberg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cluding Atlantic cod </w:t>
      </w:r>
      <w:r w:rsidR="00E65B60">
        <w:rPr>
          <w:rStyle w:val="None"/>
          <w:rFonts w:ascii="Times New Roman" w:hAnsi="Times New Roman"/>
          <w:u w:color="151518"/>
        </w:rPr>
        <w:fldChar w:fldCharType="begin"/>
      </w:r>
      <w:r w:rsidR="00E65B60">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E65B60">
        <w:rPr>
          <w:rStyle w:val="None"/>
          <w:rFonts w:ascii="Times New Roman" w:hAnsi="Times New Roman"/>
          <w:u w:color="151518"/>
        </w:rPr>
        <w:fldChar w:fldCharType="separate"/>
      </w:r>
      <w:r w:rsidR="00E65B60">
        <w:rPr>
          <w:rStyle w:val="None"/>
          <w:rFonts w:ascii="Times New Roman" w:hAnsi="Times New Roman"/>
          <w:noProof/>
          <w:u w:color="151518"/>
        </w:rPr>
        <w:t>(Rose &amp; Kulka 1999)</w:t>
      </w:r>
      <w:r w:rsidR="00E65B60">
        <w:rPr>
          <w:rStyle w:val="None"/>
          <w:rFonts w:ascii="Times New Roman" w:hAnsi="Times New Roman"/>
          <w:u w:color="151518"/>
        </w:rPr>
        <w:fldChar w:fldCharType="end"/>
      </w:r>
      <w:r>
        <w:rPr>
          <w:rStyle w:val="None"/>
          <w:rFonts w:ascii="Times New Roman" w:hAnsi="Times New Roman"/>
          <w:u w:color="151518"/>
        </w:rPr>
        <w:t xml:space="preserve"> and Northwest Atlantic herring stocks</w:t>
      </w:r>
      <w:r w:rsidR="00E65B60">
        <w:rPr>
          <w:rStyle w:val="None"/>
          <w:rFonts w:ascii="Times New Roman" w:hAnsi="Times New Roman"/>
          <w:u w:color="151518"/>
        </w:rPr>
        <w:t xml:space="preserve"> </w:t>
      </w:r>
      <w:r w:rsidR="00E65B60">
        <w:rPr>
          <w:rStyle w:val="None"/>
          <w:rFonts w:ascii="Times New Roman" w:hAnsi="Times New Roman"/>
          <w:u w:color="151518"/>
        </w:rPr>
        <w:fldChar w:fldCharType="begin"/>
      </w:r>
      <w:r w:rsidR="00E65B60">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E65B60">
        <w:rPr>
          <w:rStyle w:val="None"/>
          <w:rFonts w:ascii="Times New Roman" w:hAnsi="Times New Roman"/>
          <w:u w:color="151518"/>
        </w:rPr>
        <w:fldChar w:fldCharType="separate"/>
      </w:r>
      <w:r w:rsidR="00E65B60">
        <w:rPr>
          <w:rStyle w:val="None"/>
          <w:rFonts w:ascii="Times New Roman" w:hAnsi="Times New Roman"/>
          <w:noProof/>
          <w:u w:color="151518"/>
        </w:rPr>
        <w:t>(Winters &amp; Wheeler 1985)</w:t>
      </w:r>
      <w:r w:rsidR="00E65B60">
        <w:rPr>
          <w:rStyle w:val="None"/>
          <w:rFonts w:ascii="Times New Roman" w:hAnsi="Times New Roman"/>
          <w:u w:color="151518"/>
        </w:rPr>
        <w:fldChar w:fldCharType="end"/>
      </w:r>
      <w:r>
        <w:rPr>
          <w:rStyle w:val="None"/>
          <w:rFonts w:ascii="Times New Roman" w:hAnsi="Times New Roman"/>
          <w:u w:color="151518"/>
        </w:rPr>
        <w:t xml:space="preserve">. Capelin’s center of distribution moved southward during the early 1990s, i.e. closer to the vicinity of seabird colonies </w:t>
      </w:r>
      <w:r w:rsidR="00FD2F5E">
        <w:rPr>
          <w:rStyle w:val="None"/>
          <w:rFonts w:ascii="Times New Roman" w:hAnsi="Times New Roman"/>
          <w:u w:color="151518"/>
        </w:rPr>
        <w:t xml:space="preserve">along </w:t>
      </w:r>
      <w:r>
        <w:rPr>
          <w:rStyle w:val="None"/>
          <w:rFonts w:ascii="Times New Roman" w:hAnsi="Times New Roman"/>
          <w:u w:color="151518"/>
        </w:rPr>
        <w:t xml:space="preserve">Newfoundland’s </w:t>
      </w:r>
      <w:r>
        <w:rPr>
          <w:rStyle w:val="None"/>
          <w:rFonts w:ascii="Times New Roman" w:hAnsi="Times New Roman"/>
          <w:u w:color="151518"/>
        </w:rPr>
        <w:lastRenderedPageBreak/>
        <w:t xml:space="preserve">northeast coast. </w:t>
      </w:r>
      <w:r w:rsidR="00D45304">
        <w:rPr>
          <w:rStyle w:val="None"/>
          <w:rFonts w:ascii="Times New Roman" w:hAnsi="Times New Roman"/>
          <w:u w:color="151518"/>
        </w:rPr>
        <w:t xml:space="preserve">Furthermore, </w:t>
      </w:r>
      <w:r w:rsidR="00D45304" w:rsidRPr="00D45304">
        <w:rPr>
          <w:rStyle w:val="None"/>
          <w:rFonts w:ascii="Times New Roman" w:hAnsi="Times New Roman"/>
          <w:u w:color="151518"/>
        </w:rPr>
        <w:t>common murres exhibited a temporal shift towards later breeding in the late 1990s, which corresponded with the later inshore arrivals of capelin in the common murres’ foraging range</w:t>
      </w:r>
      <w:r w:rsidR="00101342">
        <w:rPr>
          <w:rStyle w:val="None"/>
          <w:rFonts w:ascii="Times New Roman" w:hAnsi="Times New Roman"/>
          <w:u w:color="151518"/>
        </w:rPr>
        <w:t xml:space="preserve"> </w:t>
      </w:r>
      <w:r w:rsidR="00101342">
        <w:rPr>
          <w:rStyle w:val="None"/>
          <w:rFonts w:ascii="Times New Roman" w:hAnsi="Times New Roman"/>
          <w:u w:color="151518"/>
        </w:rPr>
        <w:fldChar w:fldCharType="begin"/>
      </w:r>
      <w:r w:rsidR="00101342">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101342">
        <w:rPr>
          <w:rStyle w:val="None"/>
          <w:rFonts w:ascii="Times New Roman" w:hAnsi="Times New Roman"/>
          <w:u w:color="151518"/>
        </w:rPr>
        <w:fldChar w:fldCharType="separate"/>
      </w:r>
      <w:r w:rsidR="00101342">
        <w:rPr>
          <w:rStyle w:val="None"/>
          <w:rFonts w:ascii="Times New Roman" w:hAnsi="Times New Roman"/>
          <w:noProof/>
          <w:u w:color="151518"/>
        </w:rPr>
        <w:t>(Davoren &amp; Montevecchi 2003)</w:t>
      </w:r>
      <w:r w:rsidR="00101342">
        <w:rPr>
          <w:rStyle w:val="None"/>
          <w:rFonts w:ascii="Times New Roman" w:hAnsi="Times New Roman"/>
          <w:u w:color="151518"/>
        </w:rPr>
        <w:fldChar w:fldCharType="end"/>
      </w:r>
      <w:r w:rsidR="00D45304">
        <w:rPr>
          <w:rStyle w:val="None"/>
          <w:rFonts w:ascii="Times New Roman" w:hAnsi="Times New Roman"/>
          <w:u w:color="151518"/>
        </w:rPr>
        <w:t>. A</w:t>
      </w:r>
      <w:r>
        <w:rPr>
          <w:rStyle w:val="None"/>
          <w:rFonts w:ascii="Times New Roman" w:hAnsi="Times New Roman"/>
          <w:u w:color="151518"/>
        </w:rPr>
        <w:t xml:space="preserve"> higher proportion of capelin in common murre’s diet is not inconsistent with the collapse hypothesis, whereby the range of the collapsed capelin stock overlapped with the foraging range of breeding colonies of common murres</w:t>
      </w:r>
      <w:r w:rsidR="00FD2F5E">
        <w:rPr>
          <w:rStyle w:val="None"/>
          <w:rFonts w:ascii="Times New Roman" w:hAnsi="Times New Roman"/>
          <w:u w:color="151518"/>
        </w:rPr>
        <w:t>, Atlantic puffins, and northern gannets</w:t>
      </w:r>
      <w:r>
        <w:rPr>
          <w:rStyle w:val="None"/>
          <w:rFonts w:ascii="Times New Roman" w:hAnsi="Times New Roman"/>
          <w:u w:color="151518"/>
        </w:rPr>
        <w:t>.</w:t>
      </w:r>
      <w:r w:rsidR="00D45304">
        <w:rPr>
          <w:rStyle w:val="None"/>
          <w:rFonts w:ascii="Times New Roman" w:hAnsi="Times New Roman"/>
          <w:u w:color="151518"/>
        </w:rPr>
        <w:t xml:space="preserve"> </w:t>
      </w:r>
    </w:p>
    <w:p w14:paraId="0C6F67B2" w14:textId="0E449E17" w:rsidR="00794830" w:rsidRDefault="00BD35A4">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101342">
        <w:rPr>
          <w:rStyle w:val="None"/>
          <w:rFonts w:ascii="Times New Roman" w:hAnsi="Times New Roman"/>
          <w:u w:color="151518"/>
        </w:rPr>
        <w:t xml:space="preserve"> </w:t>
      </w:r>
      <w:r w:rsidR="000A7119">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0A7119">
        <w:rPr>
          <w:rStyle w:val="None"/>
          <w:rFonts w:ascii="Times New Roman" w:hAnsi="Times New Roman"/>
          <w:u w:color="151518"/>
        </w:rPr>
        <w:instrText xml:space="preserve"> ADDIN EN.CITE </w:instrText>
      </w:r>
      <w:r w:rsidR="000A7119">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0A7119">
        <w:rPr>
          <w:rStyle w:val="None"/>
          <w:rFonts w:ascii="Times New Roman" w:hAnsi="Times New Roman"/>
          <w:u w:color="151518"/>
        </w:rPr>
        <w:instrText xml:space="preserve"> ADDIN EN.CITE.DATA </w:instrText>
      </w:r>
      <w:r w:rsidR="000A7119">
        <w:rPr>
          <w:rStyle w:val="None"/>
          <w:rFonts w:ascii="Times New Roman" w:hAnsi="Times New Roman"/>
          <w:u w:color="151518"/>
        </w:rPr>
      </w:r>
      <w:r w:rsidR="000A7119">
        <w:rPr>
          <w:rStyle w:val="None"/>
          <w:rFonts w:ascii="Times New Roman" w:hAnsi="Times New Roman"/>
          <w:u w:color="151518"/>
        </w:rPr>
        <w:fldChar w:fldCharType="end"/>
      </w:r>
      <w:r w:rsidR="000A7119">
        <w:rPr>
          <w:rStyle w:val="None"/>
          <w:rFonts w:ascii="Times New Roman" w:hAnsi="Times New Roman"/>
          <w:u w:color="151518"/>
        </w:rPr>
      </w:r>
      <w:r w:rsidR="000A7119">
        <w:rPr>
          <w:rStyle w:val="None"/>
          <w:rFonts w:ascii="Times New Roman" w:hAnsi="Times New Roman"/>
          <w:u w:color="151518"/>
        </w:rPr>
        <w:fldChar w:fldCharType="separate"/>
      </w:r>
      <w:r w:rsidR="000A7119">
        <w:rPr>
          <w:rStyle w:val="None"/>
          <w:rFonts w:ascii="Times New Roman" w:hAnsi="Times New Roman"/>
          <w:noProof/>
          <w:u w:color="151518"/>
        </w:rPr>
        <w:t>(&lt;12%, Montevecchi 2007, Bennett et al. 2013)</w:t>
      </w:r>
      <w:r w:rsidR="000A7119">
        <w:rPr>
          <w:rStyle w:val="None"/>
          <w:rFonts w:ascii="Times New Roman" w:hAnsi="Times New Roman"/>
          <w:u w:color="151518"/>
        </w:rPr>
        <w:fldChar w:fldCharType="end"/>
      </w:r>
      <w:r>
        <w:rPr>
          <w:rStyle w:val="None"/>
          <w:rFonts w:ascii="Times New Roman" w:hAnsi="Times New Roman"/>
          <w:u w:color="151518"/>
        </w:rPr>
        <w:t xml:space="preserve">. This change in northern gannet diet was proposed as support for the non-collapse hypothesis (Frank et al. 2016). However, this change in diet was due to the cold water intrusion that occurred during the 1990s which precluded northern gannet’s preferred large pelagic warm-water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from moving into the region</w:t>
      </w:r>
      <w:r w:rsidR="00661EE6">
        <w:rPr>
          <w:rStyle w:val="None"/>
          <w:rFonts w:ascii="Times New Roman" w:hAnsi="Times New Roman"/>
          <w:u w:color="151518"/>
        </w:rPr>
        <w:t xml:space="preserve"> </w:t>
      </w:r>
      <w:r w:rsidR="005D5588">
        <w:rPr>
          <w:rStyle w:val="None"/>
          <w:rFonts w:ascii="Times New Roman" w:hAnsi="Times New Roman"/>
          <w:u w:color="151518"/>
        </w:rPr>
        <w:fldChar w:fldCharType="begin">
          <w:fldData xml:space="preserve">PEVuZE5vdGU+PENpdGU+PEF1dGhvcj5Nb250ZXZlY2NoaTwvQXV0aG9yPjxZZWFyPjE5OTc8L1ll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=
</w:fldData>
        </w:fldChar>
      </w:r>
      <w:r w:rsidR="005D5588">
        <w:rPr>
          <w:rStyle w:val="None"/>
          <w:rFonts w:ascii="Times New Roman" w:hAnsi="Times New Roman"/>
          <w:u w:color="151518"/>
        </w:rPr>
        <w:instrText xml:space="preserve"> ADDIN EN.CITE </w:instrText>
      </w:r>
      <w:r w:rsidR="005D5588">
        <w:rPr>
          <w:rStyle w:val="None"/>
          <w:rFonts w:ascii="Times New Roman" w:hAnsi="Times New Roman"/>
          <w:u w:color="151518"/>
        </w:rPr>
        <w:fldChar w:fldCharType="begin">
          <w:fldData xml:space="preserve">PEVuZE5vdGU+PENpdGU+PEF1dGhvcj5Nb250ZXZlY2NoaTwvQXV0aG9yPjxZZWFyPjE5OTc8L1ll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=
</w:fldData>
        </w:fldChar>
      </w:r>
      <w:r w:rsidR="005D5588">
        <w:rPr>
          <w:rStyle w:val="None"/>
          <w:rFonts w:ascii="Times New Roman" w:hAnsi="Times New Roman"/>
          <w:u w:color="151518"/>
        </w:rPr>
        <w:instrText xml:space="preserve"> ADDIN EN.CITE.DATA </w:instrText>
      </w:r>
      <w:r w:rsidR="005D5588">
        <w:rPr>
          <w:rStyle w:val="None"/>
          <w:rFonts w:ascii="Times New Roman" w:hAnsi="Times New Roman"/>
          <w:u w:color="151518"/>
        </w:rPr>
      </w:r>
      <w:r w:rsidR="005D5588">
        <w:rPr>
          <w:rStyle w:val="None"/>
          <w:rFonts w:ascii="Times New Roman" w:hAnsi="Times New Roman"/>
          <w:u w:color="151518"/>
        </w:rPr>
        <w:fldChar w:fldCharType="end"/>
      </w:r>
      <w:r w:rsidR="005D5588">
        <w:rPr>
          <w:rStyle w:val="None"/>
          <w:rFonts w:ascii="Times New Roman" w:hAnsi="Times New Roman"/>
          <w:u w:color="151518"/>
        </w:rPr>
      </w:r>
      <w:r w:rsidR="005D5588">
        <w:rPr>
          <w:rStyle w:val="None"/>
          <w:rFonts w:ascii="Times New Roman" w:hAnsi="Times New Roman"/>
          <w:u w:color="151518"/>
        </w:rPr>
        <w:fldChar w:fldCharType="separate"/>
      </w:r>
      <w:r w:rsidR="005D5588">
        <w:rPr>
          <w:rStyle w:val="None"/>
          <w:rFonts w:ascii="Times New Roman" w:hAnsi="Times New Roman"/>
          <w:noProof/>
          <w:u w:color="151518"/>
        </w:rPr>
        <w:t>(Montevecchi &amp; Myers 1997, Montevecchi 2007)</w:t>
      </w:r>
      <w:r w:rsidR="005D5588">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For example, when mackerel and saury moved into the region in 2005 and 2006, the percentage of capelin in the gannets’ prey landings fell to 13% and 2%, respectively (</w:t>
      </w:r>
      <w:proofErr w:type="spellStart"/>
      <w:r w:rsidR="00FD2F5E" w:rsidRPr="00FD2F5E">
        <w:rPr>
          <w:rStyle w:val="None"/>
          <w:rFonts w:ascii="Times New Roman" w:hAnsi="Times New Roman"/>
          <w:u w:color="151518"/>
        </w:rPr>
        <w:t>Montevecchi</w:t>
      </w:r>
      <w:proofErr w:type="spellEnd"/>
      <w:r w:rsidR="00FD2F5E" w:rsidRPr="00FD2F5E">
        <w:rPr>
          <w:rStyle w:val="None"/>
          <w:rFonts w:ascii="Times New Roman" w:hAnsi="Times New Roman"/>
          <w:u w:color="151518"/>
        </w:rPr>
        <w:t xml:space="preserve"> 2007). </w:t>
      </w:r>
      <w:r w:rsidR="00FD2F5E">
        <w:rPr>
          <w:rStyle w:val="None"/>
          <w:rFonts w:ascii="Times New Roman" w:hAnsi="Times New Roman"/>
          <w:u w:color="151518"/>
        </w:rPr>
        <w:t>As well</w:t>
      </w:r>
      <w:r>
        <w:rPr>
          <w:rStyle w:val="None"/>
          <w:rFonts w:ascii="Times New Roman" w:hAnsi="Times New Roman"/>
          <w:u w:color="151518"/>
        </w:rPr>
        <w:t xml:space="preserve">, capelin was a minor prey item in seabird diets during the 1990s </w:t>
      </w:r>
      <w:r>
        <w:rPr>
          <w:rStyle w:val="Hyperlink0"/>
          <w:rFonts w:eastAsia="Calibri"/>
        </w:rPr>
        <w:t xml:space="preserve">in Labrador </w:t>
      </w:r>
      <w:r w:rsidR="005D5588">
        <w:rPr>
          <w:rStyle w:val="Hyperlink0"/>
          <w:rFonts w:eastAsia="Calibri"/>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5D5588">
        <w:rPr>
          <w:rStyle w:val="Hyperlink0"/>
          <w:rFonts w:eastAsia="Calibri"/>
        </w:rPr>
        <w:instrText xml:space="preserve"> ADDIN EN.CITE </w:instrText>
      </w:r>
      <w:r w:rsidR="005D5588">
        <w:rPr>
          <w:rStyle w:val="Hyperlink0"/>
          <w:rFonts w:eastAsia="Calibri"/>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5D5588">
        <w:rPr>
          <w:rStyle w:val="Hyperlink0"/>
          <w:rFonts w:eastAsia="Calibri"/>
        </w:rPr>
        <w:instrText xml:space="preserve"> ADDIN EN.CITE.DATA </w:instrText>
      </w:r>
      <w:r w:rsidR="005D5588">
        <w:rPr>
          <w:rStyle w:val="Hyperlink0"/>
          <w:rFonts w:eastAsia="Calibri"/>
        </w:rPr>
      </w:r>
      <w:r w:rsidR="005D5588">
        <w:rPr>
          <w:rStyle w:val="Hyperlink0"/>
          <w:rFonts w:eastAsia="Calibri"/>
        </w:rPr>
        <w:fldChar w:fldCharType="end"/>
      </w:r>
      <w:r w:rsidR="005D5588">
        <w:rPr>
          <w:rStyle w:val="Hyperlink0"/>
          <w:rFonts w:eastAsia="Calibri"/>
        </w:rPr>
      </w:r>
      <w:r w:rsidR="005D5588">
        <w:rPr>
          <w:rStyle w:val="Hyperlink0"/>
          <w:rFonts w:eastAsia="Calibri"/>
        </w:rPr>
        <w:fldChar w:fldCharType="separate"/>
      </w:r>
      <w:r w:rsidR="005D5588">
        <w:rPr>
          <w:rStyle w:val="Hyperlink0"/>
          <w:rFonts w:eastAsia="Calibri"/>
          <w:noProof/>
        </w:rPr>
        <w:t>(Bryant &amp; Jones 1999, Baillie &amp; Jones 2004)</w:t>
      </w:r>
      <w:r w:rsidR="005D5588">
        <w:rPr>
          <w:rStyle w:val="Hyperlink0"/>
          <w:rFonts w:eastAsia="Calibri"/>
        </w:rPr>
        <w:fldChar w:fldCharType="end"/>
      </w:r>
      <w:r w:rsidR="005D5588">
        <w:rPr>
          <w:rStyle w:val="Hyperlink0"/>
          <w:rFonts w:eastAsia="Calibri"/>
        </w:rPr>
        <w:t>,</w:t>
      </w:r>
      <w:r>
        <w:rPr>
          <w:rStyle w:val="Hyperlink0"/>
          <w:rFonts w:eastAsia="Calibri"/>
        </w:rPr>
        <w:t xml:space="preserve"> consistent with the hypothesis of a collapsed capelin stock, hyper-aggregated in the southern portion of its range.</w:t>
      </w:r>
    </w:p>
    <w:p w14:paraId="205E3955" w14:textId="589EE246" w:rsidR="00C70D9C" w:rsidRDefault="00C70D9C"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The population increase of common murres post-1991 was associated with major reductions in adult mortality due to the coincident closure of the Atlantic salmon (</w:t>
      </w:r>
      <w:r w:rsidRPr="0051270F">
        <w:rPr>
          <w:rStyle w:val="None"/>
          <w:rFonts w:ascii="Times New Roman" w:hAnsi="Times New Roman"/>
          <w:i/>
          <w:u w:color="151518"/>
        </w:rPr>
        <w:t xml:space="preserve">Salmo </w:t>
      </w:r>
      <w:proofErr w:type="spellStart"/>
      <w:r w:rsidRPr="0051270F">
        <w:rPr>
          <w:rStyle w:val="None"/>
          <w:rFonts w:ascii="Times New Roman" w:hAnsi="Times New Roman"/>
          <w:i/>
          <w:u w:color="151518"/>
        </w:rPr>
        <w:t>salar</w:t>
      </w:r>
      <w:proofErr w:type="spellEnd"/>
      <w:r>
        <w:rPr>
          <w:rStyle w:val="None"/>
          <w:rFonts w:ascii="Times New Roman" w:hAnsi="Times New Roman"/>
          <w:u w:color="151518"/>
        </w:rPr>
        <w:t xml:space="preserve">) and Atlantic cod gillnet fisheries. The removal of thousands of gillnets from inshore areas during the 1990s and 2000s resulted in a significant reduction in bycatch mortality of breeding adult diving seabird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egular et al.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Other reductions in common murre adult mortality </w:t>
      </w:r>
      <w:r>
        <w:rPr>
          <w:rStyle w:val="None"/>
          <w:rFonts w:ascii="Times New Roman" w:hAnsi="Times New Roman"/>
          <w:u w:color="151518"/>
        </w:rPr>
        <w:lastRenderedPageBreak/>
        <w:t xml:space="preserve">associated with ship-sourced oil pollution and hunting also decreased during this same peri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lhelm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e cumulative effects of these reductions in common murre adult mortality may have been more important for survival than negative population effects associated with bottom-up prey base reductions. Increases in the populations of Atlantic puffins and northern gannets in the 1990s and 2000s were associated with the same cumulative effects. </w:t>
      </w:r>
    </w:p>
    <w:p w14:paraId="28E9CE4A" w14:textId="2DAB178D"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 xml:space="preserve">seabird survival. Seabird dietary 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1F370F">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udW1iZXI+MzI0PC9udW1iZXI+PGtleXdvcmRzPjxrZXl3b3JkPnByZWRhdG9ycyxUcm9waGlj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</w:fldData>
        </w:fldChar>
      </w:r>
      <w:r w:rsidR="001F370F">
        <w:rPr>
          <w:rStyle w:val="None"/>
          <w:rFonts w:ascii="Times New Roman" w:hAnsi="Times New Roman"/>
          <w:u w:color="151518"/>
        </w:rPr>
        <w:instrText xml:space="preserve"> ADDIN EN.CITE </w:instrText>
      </w:r>
      <w:r w:rsidR="001F370F">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udW1iZXI+MzI0PC9udW1iZXI+PGtleXdvcmRzPjxrZXl3b3JkPnByZWRhdG9ycyxUcm9waGlj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</w:fldData>
        </w:fldChar>
      </w:r>
      <w:r w:rsidR="001F370F">
        <w:rPr>
          <w:rStyle w:val="None"/>
          <w:rFonts w:ascii="Times New Roman" w:hAnsi="Times New Roman"/>
          <w:u w:color="151518"/>
        </w:rPr>
        <w:instrText xml:space="preserve"> ADDIN EN.CITE.DATA </w:instrText>
      </w:r>
      <w:r w:rsidR="001F370F">
        <w:rPr>
          <w:rStyle w:val="None"/>
          <w:rFonts w:ascii="Times New Roman" w:hAnsi="Times New Roman"/>
          <w:u w:color="151518"/>
        </w:rPr>
      </w:r>
      <w:r w:rsidR="001F370F">
        <w:rPr>
          <w:rStyle w:val="None"/>
          <w:rFonts w:ascii="Times New Roman" w:hAnsi="Times New Roman"/>
          <w:u w:color="151518"/>
        </w:rPr>
        <w:fldChar w:fldCharType="end"/>
      </w:r>
      <w:r w:rsidR="001F370F">
        <w:rPr>
          <w:rStyle w:val="None"/>
          <w:rFonts w:ascii="Times New Roman" w:hAnsi="Times New Roman"/>
          <w:u w:color="151518"/>
        </w:rPr>
      </w:r>
      <w:r w:rsidR="001F370F">
        <w:rPr>
          <w:rStyle w:val="None"/>
          <w:rFonts w:ascii="Times New Roman" w:hAnsi="Times New Roman"/>
          <w:u w:color="151518"/>
        </w:rPr>
        <w:fldChar w:fldCharType="separate"/>
      </w:r>
      <w:r w:rsidR="001F370F">
        <w:rPr>
          <w:rStyle w:val="None"/>
          <w:rFonts w:ascii="Times New Roman" w:hAnsi="Times New Roman"/>
          <w:noProof/>
          <w:u w:color="151518"/>
        </w:rPr>
        <w:t>(Davoren &amp; Montevecchi 2003, Gulka et al. 2017)</w:t>
      </w:r>
      <w:r w:rsidR="001F370F">
        <w:rPr>
          <w:rStyle w:val="None"/>
          <w:rFonts w:ascii="Times New Roman" w:hAnsi="Times New Roman"/>
          <w:u w:color="151518"/>
        </w:rPr>
        <w:fldChar w:fldCharType="end"/>
      </w:r>
      <w:r w:rsidR="008D68E5">
        <w:rPr>
          <w:rStyle w:val="Hyperlink0"/>
          <w:rFonts w:eastAsia="Calibri"/>
        </w:rPr>
        <w:t xml:space="preserve"> </w:t>
      </w:r>
      <w:r w:rsidR="008D68E5">
        <w:rPr>
          <w:rStyle w:val="None"/>
          <w:rFonts w:ascii="Times New Roman" w:hAnsi="Times New Roman"/>
          <w:u w:color="151518"/>
        </w:rPr>
        <w:t>and wa</w:t>
      </w:r>
      <w:r>
        <w:rPr>
          <w:rStyle w:val="None"/>
          <w:rFonts w:ascii="Times New Roman" w:hAnsi="Times New Roman"/>
          <w:u w:color="151518"/>
        </w:rPr>
        <w:t>s consistent with a collapsed, hyper-aggregated capelin stock.</w:t>
      </w:r>
      <w:r w:rsidR="00054688">
        <w:rPr>
          <w:rStyle w:val="None"/>
          <w:rFonts w:ascii="Times New Roman" w:hAnsi="Times New Roman"/>
          <w:u w:color="151518"/>
        </w:rPr>
        <w:t xml:space="preserve"> </w:t>
      </w:r>
    </w:p>
    <w:p w14:paraId="2C9BB052" w14:textId="77777777" w:rsidR="00794830" w:rsidRPr="001617AB" w:rsidRDefault="00BD35A4">
      <w:pPr>
        <w:pStyle w:val="Heading3"/>
        <w:spacing w:line="480" w:lineRule="auto"/>
        <w:rPr>
          <w:rStyle w:val="None"/>
          <w:rFonts w:ascii="Times New Roman" w:hAnsi="Times New Roman" w:cs="Times New Roman"/>
          <w:color w:val="000000"/>
          <w:sz w:val="24"/>
          <w:szCs w:val="24"/>
          <w:u w:color="000000"/>
        </w:rPr>
      </w:pPr>
      <w:r w:rsidRPr="001617AB">
        <w:rPr>
          <w:rStyle w:val="None"/>
          <w:rFonts w:ascii="Times New Roman" w:hAnsi="Times New Roman" w:cs="Times New Roman"/>
          <w:color w:val="000000"/>
          <w:sz w:val="24"/>
          <w:szCs w:val="24"/>
          <w:u w:color="000000"/>
        </w:rPr>
        <w:t xml:space="preserve">Zooplankton response: </w:t>
      </w:r>
      <w:r w:rsidRPr="001617AB">
        <w:rPr>
          <w:rStyle w:val="None"/>
          <w:rFonts w:ascii="Times New Roman" w:hAnsi="Times New Roman" w:cs="Times New Roman"/>
          <w:i/>
          <w:iCs/>
          <w:color w:val="000000"/>
          <w:sz w:val="24"/>
          <w:szCs w:val="24"/>
          <w:u w:color="000000"/>
        </w:rPr>
        <w:t xml:space="preserve">Calanus </w:t>
      </w:r>
      <w:proofErr w:type="spellStart"/>
      <w:r w:rsidRPr="001617AB">
        <w:rPr>
          <w:rStyle w:val="None"/>
          <w:rFonts w:ascii="Times New Roman" w:hAnsi="Times New Roman" w:cs="Times New Roman"/>
          <w:i/>
          <w:iCs/>
          <w:color w:val="000000"/>
          <w:sz w:val="24"/>
          <w:szCs w:val="24"/>
          <w:u w:color="000000"/>
        </w:rPr>
        <w:t>finmarchicus</w:t>
      </w:r>
      <w:proofErr w:type="spellEnd"/>
      <w:r w:rsidRPr="001617AB">
        <w:rPr>
          <w:rStyle w:val="None"/>
          <w:rFonts w:ascii="Times New Roman" w:hAnsi="Times New Roman" w:cs="Times New Roman"/>
          <w:color w:val="000000"/>
          <w:sz w:val="24"/>
          <w:szCs w:val="24"/>
          <w:u w:color="000000"/>
        </w:rPr>
        <w:t xml:space="preserve"> abundance</w:t>
      </w:r>
    </w:p>
    <w:p w14:paraId="6BC7FF8C" w14:textId="19EB1438" w:rsidR="00794830"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 xml:space="preserve">Calanus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Pr>
          <w:rStyle w:val="None"/>
          <w:rFonts w:ascii="Times New Roman" w:hAnsi="Times New Roman"/>
          <w:i/>
          <w:iCs/>
        </w:rPr>
        <w:t xml:space="preserve"> </w:t>
      </w:r>
      <w:r>
        <w:rPr>
          <w:rStyle w:val="Hyperlink0"/>
          <w:rFonts w:eastAsia="Calibri"/>
        </w:rPr>
        <w:t>(Frank et al. 2016). To test this hypothesis, the continuous plankton recorder (CPR) data w</w:t>
      </w:r>
      <w:r w:rsidR="0009576F">
        <w:rPr>
          <w:rStyle w:val="Hyperlink0"/>
          <w:rFonts w:eastAsia="Calibri"/>
        </w:rPr>
        <w:t>ere</w:t>
      </w:r>
      <w:r>
        <w:rPr>
          <w:rStyle w:val="Hyperlink0"/>
          <w:rFonts w:eastAsia="Calibri"/>
        </w:rPr>
        <w:t xml:space="preserve"> used to estimate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in the NL region (Frank et al. 2016). No significant difference in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was found. However, the usefulness of CPR data for the Northwest Atlantic has been questioned. </w:t>
      </w:r>
      <w:r>
        <w:rPr>
          <w:rStyle w:val="Hyperlink0"/>
          <w:rFonts w:eastAsia="Calibri"/>
        </w:rPr>
        <w:fldChar w:fldCharType="begin"/>
      </w:r>
      <w:r w:rsidR="004C5749">
        <w:rPr>
          <w:rStyle w:val="Hyperlink0"/>
          <w:rFonts w:eastAsia="Calibri"/>
        </w:rPr>
        <w:instrText xml:space="preserve"> ADDIN EN.CITE &lt;EndNote&gt;&lt;Cite&gt;&lt;Author&gt;Head&lt;/Author&gt;&lt;Year&gt;2010&lt;/Year&gt;&lt;RecNum&gt;1024&lt;/RecNum&gt;&lt;DisplayText&gt;(Head &amp;amp;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4C5749">
        <w:rPr>
          <w:rStyle w:val="Hyperlink0"/>
          <w:rFonts w:eastAsia="Calibri"/>
          <w:noProof/>
        </w:rPr>
        <w:t>(Head &amp;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t>
      </w:r>
      <w:r>
        <w:rPr>
          <w:rStyle w:val="Hyperlink0"/>
          <w:rFonts w:eastAsia="Calibri"/>
        </w:rPr>
        <w:lastRenderedPageBreak/>
        <w:t xml:space="preserve">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During this decade, monitoring science fell out of favor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Other researchers have </w:t>
      </w:r>
      <w:r w:rsidR="00FD2F5E">
        <w:rPr>
          <w:rStyle w:val="Hyperlink0"/>
          <w:rFonts w:eastAsia="Calibri"/>
        </w:rPr>
        <w:t xml:space="preserve">assessed </w:t>
      </w:r>
      <w:r>
        <w:rPr>
          <w:rStyle w:val="Hyperlink0"/>
          <w:rFonts w:eastAsia="Calibri"/>
        </w:rPr>
        <w:t xml:space="preserve">the CPR data as a potential data source for historical productivity in the NL region, but the large CPR data gap in the region from 1979-1990 precluded its use in a recent capelin study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p>
    <w:p w14:paraId="72A37BD1" w14:textId="7BC89D2B" w:rsidR="00794830" w:rsidRPr="00FB6BC3" w:rsidRDefault="00BD35A4">
      <w:pPr>
        <w:pStyle w:val="Style1"/>
        <w:rPr>
          <w:rStyle w:val="Hyperlink0"/>
          <w:rFonts w:eastAsia="Calibri"/>
          <w:lang w:val="en-CA"/>
        </w:rPr>
      </w:pPr>
      <w:r>
        <w:rPr>
          <w:rStyle w:val="None"/>
          <w:rFonts w:ascii="Times New Roman" w:hAnsi="Times New Roman"/>
        </w:rPr>
        <w:t xml:space="preserve">Since 1999, DFO has run the Atlantic Zonal Monitoring Program (AZMP) in three regions in eastern Canada: Scotian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r>
        <w:rPr>
          <w:rStyle w:val="None"/>
          <w:rFonts w:ascii="Times New Roman" w:hAnsi="Times New Roman"/>
          <w:lang w:val="it-IT"/>
        </w:rPr>
        <w:t xml:space="preserve">region </w:t>
      </w:r>
      <w:r w:rsidR="00C20F15">
        <w:rPr>
          <w:rStyle w:val="None"/>
          <w:rFonts w:ascii="Times New Roman" w:hAnsi="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C20F15">
        <w:rPr>
          <w:rStyle w:val="None"/>
          <w:rFonts w:ascii="Times New Roman" w:hAnsi="Times New Roman"/>
          <w:lang w:val="it-IT"/>
        </w:rPr>
        <w:instrText xml:space="preserve"> ADDIN EN.CITE </w:instrText>
      </w:r>
      <w:r w:rsidR="00C20F15">
        <w:rPr>
          <w:rStyle w:val="None"/>
          <w:rFonts w:ascii="Times New Roman" w:hAnsi="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C20F15">
        <w:rPr>
          <w:rStyle w:val="None"/>
          <w:rFonts w:ascii="Times New Roman" w:hAnsi="Times New Roman"/>
          <w:lang w:val="it-IT"/>
        </w:rPr>
        <w:instrText xml:space="preserve"> ADDIN EN.CITE.DATA </w:instrText>
      </w:r>
      <w:r w:rsidR="00C20F15">
        <w:rPr>
          <w:rStyle w:val="None"/>
          <w:rFonts w:ascii="Times New Roman" w:hAnsi="Times New Roman"/>
          <w:lang w:val="it-IT"/>
        </w:rPr>
      </w:r>
      <w:r w:rsidR="00C20F15">
        <w:rPr>
          <w:rStyle w:val="None"/>
          <w:rFonts w:ascii="Times New Roman" w:hAnsi="Times New Roman"/>
          <w:lang w:val="it-IT"/>
        </w:rPr>
        <w:fldChar w:fldCharType="end"/>
      </w:r>
      <w:r w:rsidR="00C20F15">
        <w:rPr>
          <w:rStyle w:val="None"/>
          <w:rFonts w:ascii="Times New Roman" w:hAnsi="Times New Roman"/>
          <w:lang w:val="it-IT"/>
        </w:rPr>
      </w:r>
      <w:r w:rsidR="00C20F15">
        <w:rPr>
          <w:rStyle w:val="None"/>
          <w:rFonts w:ascii="Times New Roman" w:hAnsi="Times New Roman"/>
          <w:lang w:val="it-IT"/>
        </w:rPr>
        <w:fldChar w:fldCharType="separate"/>
      </w:r>
      <w:r w:rsidR="00C20F15">
        <w:rPr>
          <w:rStyle w:val="None"/>
          <w:rFonts w:ascii="Times New Roman" w:hAnsi="Times New Roman"/>
          <w:noProof/>
          <w:lang w:val="it-IT"/>
        </w:rPr>
        <w:t>(Buren et al. 2014a, Obradovich et al. 2014, Murphy et al. 2018)</w:t>
      </w:r>
      <w:r w:rsidR="00C20F15">
        <w:rPr>
          <w:rStyle w:val="None"/>
          <w:rFonts w:ascii="Times New Roman" w:hAnsi="Times New Roman"/>
          <w:lang w:val="it-IT"/>
        </w:rPr>
        <w:fldChar w:fldCharType="end"/>
      </w:r>
      <w:r w:rsidR="00C20F15">
        <w:rPr>
          <w:rStyle w:val="None"/>
          <w:rFonts w:ascii="Times New Roman" w:hAnsi="Times New Roman"/>
          <w:lang w:val="it-IT"/>
        </w:rPr>
        <w:t xml:space="preserve">. </w:t>
      </w:r>
    </w:p>
    <w:p w14:paraId="04D1F8BD"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Physical variability</w:t>
      </w:r>
    </w:p>
    <w:p w14:paraId="06402F39" w14:textId="0A8F91C6"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distinguishing signal of their PC1 analysis</w:t>
      </w:r>
      <w:r w:rsidR="00FD2F5E">
        <w:rPr>
          <w:rStyle w:val="Hyperlink0"/>
          <w:rFonts w:eastAsia="Calibri"/>
        </w:rPr>
        <w:t xml:space="preserve"> (Frank et al. 2016). E</w:t>
      </w:r>
      <w:r>
        <w:rPr>
          <w:rStyle w:val="Hyperlink0"/>
          <w:rFonts w:eastAsia="Calibri"/>
        </w:rPr>
        <w:t xml:space="preserve">lsewhere in the literature, 1991, not 1996, has been identified as 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NvbGJvdXJuZTwvQXV0aG9yPjxZZWFyPjIwMTU8L1llYXI+PFJlY051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yMDE1LzA1
Mzwvdm9sdW1lPjxkYXRlcz48eWVhcj4yMDE1PC95ZWFyPjwvZGF0ZXM+PHVybHM+PC91cmxzPjwv
cmVjb3JkPjwvQ2l0ZT48Q2l0ZT48QXV0aG9yPkRyaW5rd2F0ZXI8L0F1dGhvcj48WWVhcj4xOTk2
PC9ZZWFyPjxSZWNOdW0+MTA4PC9SZWNOdW0+PFByZWZpeD5lLmcuYCwgPC9QcmVmaXg+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NvbGJvdXJuZTwvQXV0aG9yPjxZZWFyPjIwMTY8L1llYXI+PFJlY051bT4xMDI4PC9SZWNO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1LzA1Mzwvdm9sdW1lPjxkYXRlcz48eWVhcj4yMDE1PC95ZWFyPjwv
ZGF0ZXM+PHVybHM+PC91cmxzPjwvcmVjb3JkPjwvQ2l0ZT48L0VuZE5vdGU+AG==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NvbGJvdXJuZTwvQXV0aG9yPjxZZWFyPjIwMTU8L1llYXI+PFJlY051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yMDE1LzA1
Mzwvdm9sdW1lPjxkYXRlcz48eWVhcj4yMDE1PC95ZWFyPjwvZGF0ZXM+PHVybHM+PC91cmxzPjwv
cmVjb3JkPjwvQ2l0ZT48Q2l0ZT48QXV0aG9yPkRyaW5rd2F0ZXI8L0F1dGhvcj48WWVhcj4xOTk2
PC9ZZWFyPjxSZWNOdW0+MTA4PC9SZWNOdW0+PFByZWZpeD5lLmcuYCwgPC9QcmVmaXg+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NvbGJvdXJuZTwvQXV0aG9yPjxZZWFyPjIwMTY8L1llYXI+PFJlY051bT4xMDI4PC9SZWNO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1LzA1Mzwvdm9sdW1lPjxkYXRlcz48eWVhcj4yMDE1PC95ZWFyPjwv
ZGF0ZXM+PHVybHM+PC91cmxzPjwvcmVjb3JkPjwvQ2l0ZT48L0VuZE5vdGU+AG==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Pr>
          <w:rStyle w:val="Hyperlink0"/>
          <w:rFonts w:eastAsia="Calibri"/>
        </w:rPr>
      </w:r>
      <w:r>
        <w:rPr>
          <w:rStyle w:val="Hyperlink0"/>
          <w:rFonts w:eastAsia="Calibri"/>
        </w:rPr>
        <w:fldChar w:fldCharType="separate"/>
      </w:r>
      <w:r w:rsidR="004C5749">
        <w:rPr>
          <w:rStyle w:val="Hyperlink0"/>
          <w:rFonts w:eastAsia="Calibri"/>
          <w:noProof/>
        </w:rPr>
        <w:t>(e.g., Drinkwater 1996, Colbourne et al. 2014, Colbourne et al. 2015, Colbourne et al. 2016)</w:t>
      </w:r>
      <w:r>
        <w:rPr>
          <w:rStyle w:val="Hyperlink0"/>
          <w:rFonts w:eastAsia="Calibri"/>
        </w:rPr>
        <w:fldChar w:fldCharType="end"/>
      </w:r>
      <w:r>
        <w:rPr>
          <w:rStyle w:val="Hyperlink0"/>
          <w:rFonts w:eastAsia="Calibri"/>
        </w:rPr>
        <w:t xml:space="preserve"> and biologically important due to the dramatic regime shift in the North Atlantic ecosystem in </w:t>
      </w:r>
      <w:r w:rsidR="00D974D2">
        <w:rPr>
          <w:rStyle w:val="Hyperlink0"/>
          <w:rFonts w:eastAsia="Calibri"/>
        </w:rPr>
        <w:t xml:space="preserve">the early 1990s </w:t>
      </w:r>
      <w:r>
        <w:rPr>
          <w:rStyle w:val="Hyperlink0"/>
          <w:rFonts w:eastAsia="Calibri"/>
        </w:rPr>
        <w:t xml:space="preserve">with the collapse of Atlantic cod, capelin and other 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Pr>
          <w:rStyle w:val="Hyperlink0"/>
          <w:rFonts w:eastAsia="Calibri"/>
        </w:rPr>
      </w:r>
      <w:r>
        <w:rPr>
          <w:rStyle w:val="Hyperlink0"/>
          <w:rFonts w:eastAsia="Calibri"/>
        </w:rPr>
        <w:fldChar w:fldCharType="separate"/>
      </w:r>
      <w:r>
        <w:rPr>
          <w:rStyle w:val="Hyperlink0"/>
          <w:rFonts w:eastAsia="Calibri"/>
          <w:noProof/>
        </w:rPr>
        <w:t xml:space="preserve">(Gomes et al. 1995, Lilly et al. 2000, Rice 2002, </w:t>
      </w:r>
      <w:r>
        <w:rPr>
          <w:rStyle w:val="Hyperlink0"/>
          <w:rFonts w:eastAsia="Calibri"/>
          <w:noProof/>
        </w:rPr>
        <w:lastRenderedPageBreak/>
        <w:t>Koen-Alonso et al. 2010, Hammill et al. 2011, Buren et al. 2014a, Pedersen et al. 2017)</w:t>
      </w:r>
      <w:r>
        <w:rPr>
          <w:rStyle w:val="Hyperlink0"/>
          <w:rFonts w:eastAsia="Calibri"/>
        </w:rPr>
        <w:fldChar w:fldCharType="end"/>
      </w:r>
      <w:r>
        <w:rPr>
          <w:rStyle w:val="Hyperlink0"/>
          <w:rFonts w:eastAsia="Calibri"/>
        </w:rPr>
        <w:t>; seabird dietary shifts from warm- to cold-water pelagic prey</w:t>
      </w:r>
      <w:r w:rsidR="00FB6BC3">
        <w:rPr>
          <w:rStyle w:val="Hyperlink0"/>
          <w:rFonts w:eastAsia="Calibri"/>
        </w:rPr>
        <w:t xml:space="preserve"> </w:t>
      </w:r>
      <w:r w:rsidR="00FB6BC3">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FB6BC3">
        <w:rPr>
          <w:rStyle w:val="Hyperlink0"/>
          <w:rFonts w:eastAsia="Calibri"/>
        </w:rPr>
        <w:instrText xml:space="preserve"> ADDIN EN.CITE </w:instrText>
      </w:r>
      <w:r w:rsidR="00FB6BC3">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FB6BC3">
        <w:rPr>
          <w:rStyle w:val="Hyperlink0"/>
          <w:rFonts w:eastAsia="Calibri"/>
        </w:rPr>
        <w:instrText xml:space="preserve"> ADDIN EN.CITE.DATA </w:instrText>
      </w:r>
      <w:r w:rsidR="00FB6BC3">
        <w:rPr>
          <w:rStyle w:val="Hyperlink0"/>
          <w:rFonts w:eastAsia="Calibri"/>
        </w:rPr>
      </w:r>
      <w:r w:rsidR="00FB6BC3">
        <w:rPr>
          <w:rStyle w:val="Hyperlink0"/>
          <w:rFonts w:eastAsia="Calibri"/>
        </w:rPr>
        <w:fldChar w:fldCharType="end"/>
      </w:r>
      <w:r w:rsidR="00FB6BC3">
        <w:rPr>
          <w:rStyle w:val="Hyperlink0"/>
          <w:rFonts w:eastAsia="Calibri"/>
        </w:rPr>
      </w:r>
      <w:r w:rsidR="00FB6BC3">
        <w:rPr>
          <w:rStyle w:val="Hyperlink0"/>
          <w:rFonts w:eastAsia="Calibri"/>
        </w:rPr>
        <w:fldChar w:fldCharType="separate"/>
      </w:r>
      <w:r w:rsidR="00FB6BC3">
        <w:rPr>
          <w:rStyle w:val="Hyperlink0"/>
          <w:rFonts w:eastAsia="Calibri"/>
          <w:noProof/>
        </w:rPr>
        <w:t>(Montevecchi &amp; Myers 1992, Montevecchi &amp; Myers 1997, Montevecchi 2007)</w:t>
      </w:r>
      <w:r w:rsidR="00FB6BC3">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676058E6" w14:textId="40F168B6" w:rsidR="00794830" w:rsidRDefault="00C12880">
      <w:pPr>
        <w:pStyle w:val="Style1"/>
        <w:rPr>
          <w:rStyle w:val="None"/>
          <w:rFonts w:ascii="Times New Roman" w:eastAsia="Times New Roman" w:hAnsi="Times New Roman" w:cs="Times New Roman"/>
          <w:b/>
          <w:bCs/>
        </w:rPr>
      </w:pPr>
      <w:r w:rsidRPr="00C12880">
        <w:rPr>
          <w:rStyle w:val="Hyperlink0"/>
          <w:rFonts w:eastAsia="Calibri"/>
        </w:rPr>
        <w:t>In summary, based on the published literature and our analyses here, the weight of evidence approach</w:t>
      </w:r>
      <w:r w:rsidR="00A82F3A">
        <w:rPr>
          <w:rStyle w:val="Hyperlink0"/>
          <w:rFonts w:eastAsia="Calibri"/>
        </w:rPr>
        <w:t xml:space="preserve"> </w:t>
      </w:r>
      <w:r w:rsidRPr="00C12880">
        <w:rPr>
          <w:rStyle w:val="Hyperlink0"/>
          <w:rFonts w:eastAsia="Calibri"/>
        </w:rPr>
        <w:t>suggests that cold environmental conditions were an important driver</w:t>
      </w:r>
      <w:r w:rsidR="00A82F3A">
        <w:rPr>
          <w:rStyle w:val="Hyperlink0"/>
          <w:rFonts w:eastAsia="Calibri"/>
        </w:rPr>
        <w:t xml:space="preserve"> </w:t>
      </w:r>
      <w:r w:rsidRPr="00C12880">
        <w:rPr>
          <w:rStyle w:val="Hyperlink0"/>
          <w:rFonts w:eastAsia="Calibri"/>
        </w:rPr>
        <w:t>of the regime shift observed in the</w:t>
      </w:r>
      <w:r w:rsidR="00A82F3A">
        <w:rPr>
          <w:rStyle w:val="Hyperlink0"/>
          <w:rFonts w:eastAsia="Calibri"/>
        </w:rPr>
        <w:t xml:space="preserve"> </w:t>
      </w:r>
      <w:r w:rsidRPr="00C12880">
        <w:rPr>
          <w:rStyle w:val="Hyperlink0"/>
          <w:rFonts w:eastAsia="Calibri"/>
        </w:rPr>
        <w:t>Northwest Atlantic in the late 1980s and early 1990s, and the cold-water anomaly of the early 1990s emerges as a likely critical tipping point in triggering the capelin collapse.</w:t>
      </w:r>
      <w:r w:rsidR="00792240">
        <w:rPr>
          <w:rStyle w:val="Hyperlink0"/>
          <w:rFonts w:eastAsia="Calibri"/>
        </w:rPr>
        <w:t xml:space="preserve"> </w:t>
      </w:r>
    </w:p>
    <w:p w14:paraId="763F5C6C" w14:textId="28F32858" w:rsidR="00794830" w:rsidRDefault="00BD35A4">
      <w:pPr>
        <w:pStyle w:val="Body"/>
      </w:pPr>
      <w:r>
        <w:rPr>
          <w:rStyle w:val="None"/>
          <w:rFonts w:ascii="Arial Unicode MS" w:eastAsia="Arial Unicode MS" w:hAnsi="Arial Unicode MS" w:cs="Arial Unicode MS"/>
        </w:rPr>
        <w:br w:type="page"/>
      </w:r>
      <w:r w:rsidR="005268E3">
        <w:rPr>
          <w:rStyle w:val="None"/>
          <w:rFonts w:ascii="Arial Unicode MS" w:eastAsia="Arial Unicode MS" w:hAnsi="Arial Unicode MS" w:cs="Arial Unicode MS"/>
        </w:rPr>
        <w:lastRenderedPageBreak/>
        <w:tab/>
      </w:r>
    </w:p>
    <w:p w14:paraId="77C99883" w14:textId="47F78619"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t>Discussion</w:t>
      </w:r>
    </w:p>
    <w:p w14:paraId="0BECCE68" w14:textId="3C2A6802"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pelin stock suffered a bottom-up, climate-driven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 xml:space="preserve">nt sources of data.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7100BD">
        <w:rPr>
          <w:rStyle w:val="Hyperlink0"/>
          <w:rFonts w:eastAsia="Calibri"/>
        </w:rPr>
        <w:t>offshore waters.</w:t>
      </w:r>
      <w:r w:rsidR="00A82F3A">
        <w:rPr>
          <w:rStyle w:val="Hyperlink0"/>
          <w:rFonts w:eastAsia="Calibri"/>
        </w:rPr>
        <w:t xml:space="preserve">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w:t>
      </w:r>
      <w:r w:rsidR="00C93BA4">
        <w:rPr>
          <w:rStyle w:val="Hyperlink0"/>
          <w:rFonts w:eastAsia="Calibri"/>
        </w:rPr>
        <w:fldChar w:fldCharType="begin">
          <w:fldData xml:space="preserve">PEVuZE5vdGU+PENpdGU+PEF1dGhvcj5ERk88L0F1dGhvcj48WWVhcj4yMDE4PC9ZZWFyPjxSZWNO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4LzAzMDwvdm9s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1LzAzNjwvdm9sdW1lPjxyZXByaW50LWVk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EwLzA5MDwv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93YnJheTwvQXV0aG9yPjxZZWFyPjIwMTI8L1llYXI+PFJlY051bT42OTQ8L1JlY051bT48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</w:fldData>
        </w:fldChar>
      </w:r>
      <w:r w:rsidR="00C93BA4">
        <w:rPr>
          <w:rStyle w:val="Hyperlink0"/>
          <w:rFonts w:eastAsia="Calibri"/>
        </w:rPr>
        <w:instrText xml:space="preserve"> ADDIN EN.CITE </w:instrText>
      </w:r>
      <w:r w:rsidR="00C93BA4">
        <w:rPr>
          <w:rStyle w:val="Hyperlink0"/>
          <w:rFonts w:eastAsia="Calibri"/>
        </w:rPr>
        <w:fldChar w:fldCharType="begin">
          <w:fldData xml:space="preserve">PEVuZE5vdGU+PENpdGU+PEF1dGhvcj5ERk88L0F1dGhvcj48WWVhcj4yMDE4PC9ZZWFyPjxSZWNO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4LzAzMDwvdm9s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1LzAzNjwvdm9sdW1lPjxyZXByaW50LWVk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EwLzA5MDwv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93YnJheTwvQXV0aG9yPjxZZWFyPjIwMTI8L1llYXI+PFJlY051bT42OTQ8L1JlY051bT48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</w:fldData>
        </w:fldChar>
      </w:r>
      <w:r w:rsidR="00C93BA4">
        <w:rPr>
          <w:rStyle w:val="Hyperlink0"/>
          <w:rFonts w:eastAsia="Calibri"/>
        </w:rPr>
        <w:instrText xml:space="preserve"> ADDIN EN.CITE.DATA </w:instrText>
      </w:r>
      <w:r w:rsidR="00C93BA4">
        <w:rPr>
          <w:rStyle w:val="Hyperlink0"/>
          <w:rFonts w:eastAsia="Calibri"/>
        </w:rPr>
      </w:r>
      <w:r w:rsidR="00C93BA4">
        <w:rPr>
          <w:rStyle w:val="Hyperlink0"/>
          <w:rFonts w:eastAsia="Calibri"/>
        </w:rPr>
        <w:fldChar w:fldCharType="end"/>
      </w:r>
      <w:r w:rsidR="00C93BA4">
        <w:rPr>
          <w:rStyle w:val="Hyperlink0"/>
          <w:rFonts w:eastAsia="Calibri"/>
        </w:rPr>
      </w:r>
      <w:r w:rsidR="00C93BA4">
        <w:rPr>
          <w:rStyle w:val="Hyperlink0"/>
          <w:rFonts w:eastAsia="Calibri"/>
        </w:rPr>
        <w:fldChar w:fldCharType="separate"/>
      </w:r>
      <w:r w:rsidR="00C93BA4">
        <w:rPr>
          <w:rStyle w:val="Hyperlink0"/>
          <w:rFonts w:eastAsia="Calibri"/>
          <w:noProof/>
        </w:rPr>
        <w:t>(DFO 1994, Miller 1994, Rose &amp; O'Driscoll 2002, Davoren &amp; Montevecchi 2003, Rose 2007, DFO 2008, 2010, Mowbray 2012, DFO 2013, Buren et al. 2014a, Mullowney &amp; Rose 2014, DFO 2015, 2018, Murphy et al. 2018)</w:t>
      </w:r>
      <w:r w:rsidR="00C93BA4">
        <w:rPr>
          <w:rStyle w:val="Hyperlink0"/>
          <w:rFonts w:eastAsia="Calibri"/>
        </w:rPr>
        <w:fldChar w:fldCharType="end"/>
      </w:r>
      <w:r w:rsidR="007100BD" w:rsidRPr="007100BD">
        <w:rPr>
          <w:rStyle w:val="Hyperlink0"/>
          <w:rFonts w:eastAsia="Calibri"/>
        </w:rPr>
        <w:t>.</w:t>
      </w:r>
    </w:p>
    <w:p w14:paraId="2F94FF01" w14:textId="4D76009E" w:rsidR="007100BD" w:rsidRDefault="007100BD" w:rsidP="007100BD">
      <w:pPr>
        <w:pStyle w:val="Style1"/>
        <w:rPr>
          <w:rStyle w:val="Hyperlink0"/>
          <w:rFonts w:eastAsia="Calibri"/>
        </w:rPr>
      </w:pPr>
      <w:r w:rsidRPr="007100BD">
        <w:rPr>
          <w:rStyle w:val="Hyperlink0"/>
          <w:rFonts w:eastAsia="Calibri"/>
        </w:rPr>
        <w:t>In contrast, Frank et al. (2016)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dramatically reduced their vulnerability to existing surveys.</w:t>
      </w:r>
      <w:r>
        <w:rPr>
          <w:rStyle w:val="Hyperlink0"/>
          <w:rFonts w:eastAsia="Calibri"/>
        </w:rPr>
        <w:t xml:space="preserve"> </w:t>
      </w:r>
      <w:r w:rsidRPr="007100BD">
        <w:rPr>
          <w:rStyle w:val="Hyperlink0"/>
          <w:rFonts w:eastAsia="Calibri"/>
        </w:rPr>
        <w:t xml:space="preserve">They provided two alternative explanations for their non-collapse hypothesis: (1) a </w:t>
      </w:r>
      <w:proofErr w:type="spellStart"/>
      <w:r w:rsidRPr="007100BD">
        <w:rPr>
          <w:rStyle w:val="Hyperlink0"/>
          <w:rFonts w:eastAsia="Calibri"/>
        </w:rPr>
        <w:t>spatio</w:t>
      </w:r>
      <w:proofErr w:type="spellEnd"/>
      <w:r w:rsidRPr="007100BD">
        <w:rPr>
          <w:rStyle w:val="Hyperlink0"/>
          <w:rFonts w:eastAsia="Calibri"/>
        </w:rPr>
        <w:t>-temporal mismatch between the spring acoustic survey and capelin phenology; and (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 xml:space="preserve">a </w:t>
      </w:r>
      <w:r w:rsidRPr="007100BD">
        <w:rPr>
          <w:rStyle w:val="Hyperlink0"/>
          <w:rFonts w:eastAsia="Calibri"/>
        </w:rPr>
        <w:lastRenderedPageBreak/>
        <w:t>minimum average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25 years to compensate for the ‘missing’ </w:t>
      </w:r>
      <w:r>
        <w:rPr>
          <w:rStyle w:val="Hyperlink0"/>
          <w:rFonts w:eastAsia="Calibri"/>
        </w:rPr>
        <w:t xml:space="preserve">offshore fish. </w:t>
      </w:r>
      <w:r w:rsidRPr="007100BD">
        <w:rPr>
          <w:rStyle w:val="Hyperlink0"/>
          <w:rFonts w:eastAsia="Calibri"/>
        </w:rPr>
        <w:t xml:space="preserve">Instead, seasonal inshore acoustic 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or more than 25 years by both by</w:t>
      </w:r>
      <w:r>
        <w:rPr>
          <w:rStyle w:val="Hyperlink0"/>
          <w:rFonts w:eastAsia="Calibri"/>
        </w:rPr>
        <w:t xml:space="preserve"> DFO </w:t>
      </w:r>
      <w:r w:rsidRPr="007100BD">
        <w:rPr>
          <w:rStyle w:val="Hyperlink0"/>
          <w:rFonts w:eastAsia="Calibri"/>
        </w:rPr>
        <w:t>and the hundreds of harvesters based in th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16D051DE" w14:textId="3B81D8DB" w:rsidR="00A3415F" w:rsidRDefault="00A3415F" w:rsidP="00A3415F">
      <w:pPr>
        <w:pStyle w:val="Body"/>
        <w:spacing w:after="200" w:line="480" w:lineRule="auto"/>
        <w:ind w:firstLine="720"/>
        <w:rPr>
          <w:ins w:id="9" w:author="Alejandro Buren" w:date="2018-09-24T08:38:00Z"/>
          <w:rStyle w:val="css-g38gqj"/>
          <w:rFonts w:eastAsia="Calibri"/>
          <w:bCs/>
        </w:rPr>
      </w:pPr>
      <w:r>
        <w:rPr>
          <w:rStyle w:val="css-g38gqj"/>
          <w:rFonts w:eastAsia="Calibri"/>
          <w:bCs/>
        </w:rPr>
        <w:t xml:space="preserve">The </w:t>
      </w:r>
      <w:r w:rsidRPr="004E6C44">
        <w:rPr>
          <w:rStyle w:val="css-g38gqj"/>
          <w:rFonts w:eastAsia="Calibri"/>
          <w:bCs/>
        </w:rPr>
        <w:t xml:space="preserve">importance of </w:t>
      </w:r>
      <w:r>
        <w:rPr>
          <w:rStyle w:val="css-g38gqj"/>
          <w:rFonts w:eastAsia="Calibri"/>
          <w:bCs/>
        </w:rPr>
        <w:t>capelin o</w:t>
      </w:r>
      <w:r w:rsidRPr="004E6C44">
        <w:rPr>
          <w:rStyle w:val="css-g38gqj"/>
          <w:rFonts w:eastAsia="Calibri"/>
          <w:bCs/>
        </w:rPr>
        <w:t xml:space="preserve">n </w:t>
      </w:r>
      <w:r>
        <w:rPr>
          <w:rStyle w:val="css-g38gqj"/>
          <w:rFonts w:eastAsia="Calibri"/>
          <w:bCs/>
        </w:rPr>
        <w:t>ecosystem dynamics in NL</w:t>
      </w:r>
      <w:r w:rsidRPr="004E6C44">
        <w:rPr>
          <w:rStyle w:val="css-g38gqj"/>
          <w:rFonts w:eastAsia="Calibri"/>
          <w:bCs/>
        </w:rPr>
        <w:t xml:space="preserve"> </w:t>
      </w:r>
      <w:r>
        <w:rPr>
          <w:rStyle w:val="css-g38gqj"/>
          <w:rFonts w:eastAsia="Calibri"/>
          <w:bCs/>
        </w:rPr>
        <w:t xml:space="preserve">is well documented </w:t>
      </w:r>
      <w:r w:rsidR="000E1AC5">
        <w:rPr>
          <w:rStyle w:val="css-g38gqj"/>
          <w:rFonts w:eastAsia="Calibri"/>
          <w:bCs/>
        </w:rPr>
        <w:fldChar w:fldCharType="begin">
          <w:fldData xml:space="preserve">PEVuZE5vdGU+PENpdGU+PEF1dGhvcj5UZW1wbGVtYW48L0F1dGhvcj48WWVhcj4xOTQ4PC9ZZWFy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S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</w:fldData>
        </w:fldChar>
      </w:r>
      <w:r w:rsidR="000E1AC5">
        <w:rPr>
          <w:rStyle w:val="css-g38gqj"/>
          <w:rFonts w:eastAsia="Calibri"/>
          <w:bCs/>
        </w:rPr>
        <w:instrText xml:space="preserve"> ADDIN EN.CITE </w:instrText>
      </w:r>
      <w:r w:rsidR="000E1AC5">
        <w:rPr>
          <w:rStyle w:val="css-g38gqj"/>
          <w:rFonts w:eastAsia="Calibri"/>
          <w:bCs/>
        </w:rPr>
        <w:fldChar w:fldCharType="begin">
          <w:fldData xml:space="preserve">PEVuZE5vdGU+PENpdGU+PEF1dGhvcj5UZW1wbGVtYW48L0F1dGhvcj48WWVhcj4xOTQ4PC9ZZWFy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S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</w:fldData>
        </w:fldChar>
      </w:r>
      <w:r w:rsidR="000E1AC5">
        <w:rPr>
          <w:rStyle w:val="css-g38gqj"/>
          <w:rFonts w:eastAsia="Calibri"/>
          <w:bCs/>
        </w:rPr>
        <w:instrText xml:space="preserve"> ADDIN EN.CITE.DATA </w:instrText>
      </w:r>
      <w:r w:rsidR="000E1AC5">
        <w:rPr>
          <w:rStyle w:val="css-g38gqj"/>
          <w:rFonts w:eastAsia="Calibri"/>
          <w:bCs/>
        </w:rPr>
      </w:r>
      <w:r w:rsidR="000E1AC5">
        <w:rPr>
          <w:rStyle w:val="css-g38gqj"/>
          <w:rFonts w:eastAsia="Calibri"/>
          <w:bCs/>
        </w:rPr>
        <w:fldChar w:fldCharType="end"/>
      </w:r>
      <w:r w:rsidR="000E1AC5">
        <w:rPr>
          <w:rStyle w:val="css-g38gqj"/>
          <w:rFonts w:eastAsia="Calibri"/>
          <w:bCs/>
        </w:rPr>
      </w:r>
      <w:r w:rsidR="000E1AC5">
        <w:rPr>
          <w:rStyle w:val="css-g38gqj"/>
          <w:rFonts w:eastAsia="Calibri"/>
          <w:bCs/>
        </w:rPr>
        <w:fldChar w:fldCharType="separate"/>
      </w:r>
      <w:r w:rsidR="000E1AC5">
        <w:rPr>
          <w:rStyle w:val="css-g38gqj"/>
          <w:rFonts w:eastAsia="Calibri"/>
          <w:bCs/>
          <w:noProof/>
        </w:rPr>
        <w:t>(e.g., Templeman 1948, Carscadden et al. 2001, Rose &amp; O'Driscoll 2002, Buren et al. 2014a)</w:t>
      </w:r>
      <w:r w:rsidR="000E1AC5">
        <w:rPr>
          <w:rStyle w:val="css-g38gqj"/>
          <w:rFonts w:eastAsia="Calibri"/>
          <w:bCs/>
        </w:rPr>
        <w:fldChar w:fldCharType="end"/>
      </w:r>
      <w:r>
        <w:rPr>
          <w:rStyle w:val="css-g38gqj"/>
          <w:rFonts w:eastAsia="Calibri"/>
          <w:bCs/>
        </w:rPr>
        <w:t xml:space="preserve">. However, capelin </w:t>
      </w:r>
      <w:r w:rsidRPr="004E6C44">
        <w:rPr>
          <w:rStyle w:val="css-g38gqj"/>
          <w:rFonts w:eastAsia="Calibri"/>
          <w:bCs/>
        </w:rPr>
        <w:t>are part of a complex foo</w:t>
      </w:r>
      <w:r>
        <w:rPr>
          <w:rStyle w:val="css-g38gqj"/>
          <w:rFonts w:eastAsia="Calibri"/>
          <w:bCs/>
        </w:rPr>
        <w:t>d web in which the role of</w:t>
      </w:r>
      <w:r w:rsidRPr="004E6C44">
        <w:rPr>
          <w:rStyle w:val="css-g38gqj"/>
          <w:rFonts w:eastAsia="Calibri"/>
          <w:bCs/>
        </w:rPr>
        <w:t xml:space="preserve"> alternate </w:t>
      </w:r>
      <w:r>
        <w:rPr>
          <w:rStyle w:val="css-g38gqj"/>
          <w:rFonts w:eastAsia="Calibri"/>
          <w:bCs/>
        </w:rPr>
        <w:t>forage species, including Atlantic herring, northern shrimp (</w:t>
      </w:r>
      <w:proofErr w:type="spellStart"/>
      <w:r w:rsidRPr="00104D97">
        <w:rPr>
          <w:rStyle w:val="css-g38gqj"/>
          <w:rFonts w:eastAsia="Calibri"/>
          <w:bCs/>
          <w:i/>
        </w:rPr>
        <w:t>Pandalus</w:t>
      </w:r>
      <w:proofErr w:type="spellEnd"/>
      <w:r w:rsidRPr="00104D97">
        <w:rPr>
          <w:rStyle w:val="css-g38gqj"/>
          <w:rFonts w:eastAsia="Calibri"/>
          <w:bCs/>
          <w:i/>
        </w:rPr>
        <w:t xml:space="preserve"> borealis</w:t>
      </w:r>
      <w:r>
        <w:rPr>
          <w:rStyle w:val="css-g38gqj"/>
          <w:rFonts w:eastAsia="Calibri"/>
          <w:bCs/>
        </w:rPr>
        <w:t xml:space="preserve">), </w:t>
      </w:r>
      <w:proofErr w:type="spellStart"/>
      <w:r>
        <w:rPr>
          <w:rStyle w:val="css-g38gqj"/>
          <w:rFonts w:eastAsia="Calibri"/>
          <w:bCs/>
        </w:rPr>
        <w:t>sandlance</w:t>
      </w:r>
      <w:proofErr w:type="spellEnd"/>
      <w:r>
        <w:rPr>
          <w:rStyle w:val="css-g38gqj"/>
          <w:rFonts w:eastAsia="Calibri"/>
          <w:bCs/>
        </w:rPr>
        <w:t xml:space="preserve"> (</w:t>
      </w:r>
      <w:proofErr w:type="spellStart"/>
      <w:r w:rsidRPr="003F6C64">
        <w:rPr>
          <w:rStyle w:val="css-g38gqj"/>
          <w:rFonts w:eastAsia="Calibri"/>
          <w:bCs/>
          <w:i/>
        </w:rPr>
        <w:t>Ammodytes</w:t>
      </w:r>
      <w:proofErr w:type="spellEnd"/>
      <w:r>
        <w:rPr>
          <w:rStyle w:val="css-g38gqj"/>
          <w:rFonts w:eastAsia="Calibri"/>
          <w:bCs/>
        </w:rPr>
        <w:t xml:space="preserve"> spp.), Arctic cod, myctophids and </w:t>
      </w:r>
      <w:proofErr w:type="spellStart"/>
      <w:r>
        <w:rPr>
          <w:rStyle w:val="css-g38gqj"/>
          <w:rFonts w:eastAsia="Calibri"/>
          <w:bCs/>
        </w:rPr>
        <w:t>euphasiids</w:t>
      </w:r>
      <w:proofErr w:type="spellEnd"/>
      <w:r>
        <w:rPr>
          <w:rStyle w:val="css-g38gqj"/>
          <w:rFonts w:eastAsia="Calibri"/>
          <w:bCs/>
        </w:rPr>
        <w:t xml:space="preserve">, </w:t>
      </w:r>
      <w:r w:rsidRPr="004E6C44">
        <w:rPr>
          <w:rStyle w:val="css-g38gqj"/>
          <w:rFonts w:eastAsia="Calibri"/>
          <w:bCs/>
        </w:rPr>
        <w:t>cannot be ignored</w:t>
      </w:r>
      <w:r>
        <w:rPr>
          <w:rStyle w:val="css-g38gqj"/>
          <w:rFonts w:eastAsia="Calibri"/>
          <w:bCs/>
        </w:rPr>
        <w:t xml:space="preserve">. </w:t>
      </w:r>
      <w:r w:rsidR="00554D3D">
        <w:rPr>
          <w:rStyle w:val="css-g38gqj"/>
          <w:rFonts w:eastAsia="Calibri"/>
          <w:bCs/>
        </w:rPr>
        <w:t xml:space="preserve">After the collapse of the capelin stock in 1990-91, </w:t>
      </w:r>
      <w:r>
        <w:rPr>
          <w:rStyle w:val="css-g38gqj"/>
          <w:rFonts w:eastAsia="Calibri"/>
          <w:bCs/>
        </w:rPr>
        <w:t>alternative forage fish species were available for higher trophic level consumption in the NL region</w:t>
      </w:r>
      <w:r w:rsidR="005228FB">
        <w:rPr>
          <w:rStyle w:val="css-g38gqj"/>
          <w:rFonts w:eastAsia="Calibri"/>
          <w:bCs/>
        </w:rPr>
        <w:t xml:space="preserve"> </w:t>
      </w:r>
      <w:r w:rsidR="005228FB">
        <w:rPr>
          <w:rStyle w:val="css-g38gqj"/>
          <w:rFonts w:eastAsia="Calibri"/>
          <w:bCs/>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5228FB">
        <w:rPr>
          <w:rStyle w:val="css-g38gqj"/>
          <w:rFonts w:eastAsia="Calibri"/>
          <w:bCs/>
        </w:rPr>
        <w:instrText xml:space="preserve"> ADDIN EN.CITE </w:instrText>
      </w:r>
      <w:r w:rsidR="005228FB">
        <w:rPr>
          <w:rStyle w:val="css-g38gqj"/>
          <w:rFonts w:eastAsia="Calibri"/>
          <w:bCs/>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5228FB">
        <w:rPr>
          <w:rStyle w:val="css-g38gqj"/>
          <w:rFonts w:eastAsia="Calibri"/>
          <w:bCs/>
        </w:rPr>
        <w:instrText xml:space="preserve"> ADDIN EN.CITE.DATA </w:instrText>
      </w:r>
      <w:r w:rsidR="005228FB">
        <w:rPr>
          <w:rStyle w:val="css-g38gqj"/>
          <w:rFonts w:eastAsia="Calibri"/>
          <w:bCs/>
        </w:rPr>
      </w:r>
      <w:r w:rsidR="005228FB">
        <w:rPr>
          <w:rStyle w:val="css-g38gqj"/>
          <w:rFonts w:eastAsia="Calibri"/>
          <w:bCs/>
        </w:rPr>
        <w:fldChar w:fldCharType="end"/>
      </w:r>
      <w:r w:rsidR="005228FB">
        <w:rPr>
          <w:rStyle w:val="css-g38gqj"/>
          <w:rFonts w:eastAsia="Calibri"/>
          <w:bCs/>
        </w:rPr>
      </w:r>
      <w:r w:rsidR="005228FB">
        <w:rPr>
          <w:rStyle w:val="css-g38gqj"/>
          <w:rFonts w:eastAsia="Calibri"/>
          <w:bCs/>
        </w:rPr>
        <w:fldChar w:fldCharType="separate"/>
      </w:r>
      <w:r w:rsidR="005228FB">
        <w:rPr>
          <w:rStyle w:val="css-g38gqj"/>
          <w:rFonts w:eastAsia="Calibri"/>
          <w:bCs/>
          <w:noProof/>
        </w:rPr>
        <w:t>(Lilly et al. 1994, Bourne et al. 2015)</w:t>
      </w:r>
      <w:r w:rsidR="005228FB">
        <w:rPr>
          <w:rStyle w:val="css-g38gqj"/>
          <w:rFonts w:eastAsia="Calibri"/>
          <w:bCs/>
        </w:rPr>
        <w:fldChar w:fldCharType="end"/>
      </w:r>
      <w:r>
        <w:rPr>
          <w:rStyle w:val="css-g38gqj"/>
          <w:rFonts w:eastAsia="Calibri"/>
          <w:bCs/>
        </w:rPr>
        <w:t xml:space="preserve"> </w:t>
      </w:r>
      <w:r w:rsidRPr="005228FB">
        <w:rPr>
          <w:rStyle w:val="css-g38gqj"/>
          <w:rFonts w:eastAsia="Calibri"/>
          <w:bCs/>
          <w:highlight w:val="yellow"/>
        </w:rPr>
        <w:t>DFO 2017</w:t>
      </w:r>
      <w:r>
        <w:rPr>
          <w:rStyle w:val="css-g38gqj"/>
          <w:rFonts w:eastAsia="Calibri"/>
          <w:bCs/>
        </w:rPr>
        <w:t xml:space="preserve">). </w:t>
      </w:r>
      <w:r w:rsidR="00690743">
        <w:rPr>
          <w:rStyle w:val="css-g38gqj"/>
          <w:rFonts w:eastAsia="Calibri"/>
          <w:bCs/>
        </w:rPr>
        <w:t>This was</w:t>
      </w:r>
      <w:r>
        <w:rPr>
          <w:rStyle w:val="css-g38gqj"/>
          <w:rFonts w:eastAsia="Calibri"/>
          <w:bCs/>
        </w:rPr>
        <w:t xml:space="preserve"> </w:t>
      </w:r>
      <w:r w:rsidR="00690743">
        <w:rPr>
          <w:rStyle w:val="css-g38gqj"/>
          <w:rFonts w:eastAsia="Calibri"/>
          <w:bCs/>
        </w:rPr>
        <w:t>e</w:t>
      </w:r>
      <w:r>
        <w:rPr>
          <w:rStyle w:val="css-g38gqj"/>
          <w:rFonts w:eastAsia="Calibri"/>
          <w:bCs/>
        </w:rPr>
        <w:t xml:space="preserve">vident in the different responses of harp seal populations to the collapse of capelin stocks in the Barents Sea in the 1980s and NL in the 1990s </w:t>
      </w:r>
      <w:r w:rsidRPr="00036C04">
        <w:rPr>
          <w:rStyle w:val="css-g38gqj"/>
        </w:rPr>
        <w:fldChar w:fldCharType="begin">
          <w:fldData xml:space="preserve">PEVuZE5vdGU+PENpdGU+PEF1dGhvcj5TdGVuc29uPC9BdXRob3I+PFllYXI+MjAxNjwvWWVhcj48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==
</w:fldData>
        </w:fldChar>
      </w:r>
      <w:r w:rsidR="00302BAB">
        <w:rPr>
          <w:rStyle w:val="css-g38gqj"/>
        </w:rPr>
        <w:instrText xml:space="preserve"> ADDIN EN.CITE </w:instrText>
      </w:r>
      <w:r w:rsidR="00302BAB">
        <w:rPr>
          <w:rStyle w:val="css-g38gqj"/>
        </w:rPr>
        <w:fldChar w:fldCharType="begin">
          <w:fldData xml:space="preserve">PEVuZE5vdGU+PENpdGU+PEF1dGhvcj5TdGVuc29uPC9BdXRob3I+PFllYXI+MjAxNjwvWWVhcj48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==
</w:fldData>
        </w:fldChar>
      </w:r>
      <w:r w:rsidR="00302BAB">
        <w:rPr>
          <w:rStyle w:val="css-g38gqj"/>
        </w:rPr>
        <w:instrText xml:space="preserve"> ADDIN EN.CITE.DATA </w:instrText>
      </w:r>
      <w:r w:rsidR="00302BAB">
        <w:rPr>
          <w:rStyle w:val="css-g38gqj"/>
        </w:rPr>
      </w:r>
      <w:r w:rsidR="00302BAB">
        <w:rPr>
          <w:rStyle w:val="css-g38gqj"/>
        </w:rPr>
        <w:fldChar w:fldCharType="end"/>
      </w:r>
      <w:r w:rsidRPr="00036C04">
        <w:rPr>
          <w:rStyle w:val="css-g38gqj"/>
        </w:rPr>
      </w:r>
      <w:r w:rsidRPr="00036C04">
        <w:rPr>
          <w:rStyle w:val="css-g38gqj"/>
        </w:rPr>
        <w:fldChar w:fldCharType="separate"/>
      </w:r>
      <w:r w:rsidR="00302BAB">
        <w:rPr>
          <w:rStyle w:val="css-g38gqj"/>
          <w:noProof/>
        </w:rPr>
        <w:t>(Hamre 1994, Hop &amp; Gjøsæter 2013, Stenson et al. 2016)</w:t>
      </w:r>
      <w:r w:rsidRPr="00036C04">
        <w:rPr>
          <w:rStyle w:val="css-g38gqj"/>
        </w:rPr>
        <w:fldChar w:fldCharType="end"/>
      </w:r>
      <w:r>
        <w:rPr>
          <w:rStyle w:val="css-g38gqj"/>
          <w:rFonts w:eastAsia="Calibri"/>
          <w:bCs/>
        </w:rPr>
        <w:t>. The response of a predator to the collapse of one of its main prey species needs to be considered within the broader ecosystem context.</w:t>
      </w:r>
    </w:p>
    <w:p w14:paraId="7F6918FB" w14:textId="55F5FB45" w:rsidR="004417BD" w:rsidRPr="00A3415F" w:rsidRDefault="004417BD" w:rsidP="00A3415F">
      <w:pPr>
        <w:pStyle w:val="Body"/>
        <w:spacing w:after="200" w:line="480" w:lineRule="auto"/>
        <w:ind w:firstLine="720"/>
        <w:rPr>
          <w:rStyle w:val="Hyperlink0"/>
          <w:rFonts w:eastAsia="Calibri"/>
          <w:bCs/>
        </w:rPr>
      </w:pPr>
      <w:ins w:id="10" w:author="Alejandro Buren" w:date="2018-09-24T08:38:00Z">
        <w:r>
          <w:rPr>
            <w:rStyle w:val="Hyperlink0"/>
            <w:rFonts w:eastAsia="Calibri"/>
            <w:bCs/>
          </w:rPr>
          <w:t xml:space="preserve">This paragraph speaks of importance </w:t>
        </w:r>
      </w:ins>
      <w:ins w:id="11" w:author="Alejandro Buren" w:date="2018-09-24T08:39:00Z">
        <w:r>
          <w:rPr>
            <w:rStyle w:val="Hyperlink0"/>
            <w:rFonts w:eastAsia="Calibri"/>
            <w:bCs/>
          </w:rPr>
          <w:t>of other forage species, I would finish this a bit stronger with the role of capelin in the system</w:t>
        </w:r>
      </w:ins>
      <w:bookmarkStart w:id="12" w:name="_GoBack"/>
      <w:bookmarkEnd w:id="12"/>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1E61B1D8" w:rsidR="00794830" w:rsidRDefault="005227C4" w:rsidP="003A31BD">
      <w:pPr>
        <w:pStyle w:val="BodyA"/>
        <w:spacing w:line="480" w:lineRule="auto"/>
        <w:rPr>
          <w:ins w:id="13" w:author="Alejandro BUren" w:date="2018-09-19T23:08:00Z"/>
          <w:rStyle w:val="None"/>
          <w:rFonts w:ascii="Arial Unicode MS" w:hAnsi="Arial Unicode MS"/>
        </w:rPr>
      </w:pPr>
      <w:r>
        <w:rPr>
          <w:lang w:val="en-CA"/>
        </w:rPr>
        <w:t>We acknowledge</w:t>
      </w:r>
      <w:del w:id="14" w:author="Alejandro BUren" w:date="2018-09-19T23:08:00Z">
        <w:r w:rsidDel="00E35434">
          <w:rPr>
            <w:lang w:val="en-CA"/>
          </w:rPr>
          <w:delText>ment</w:delText>
        </w:r>
      </w:del>
      <w:r w:rsidR="005B50FB">
        <w:rPr>
          <w:lang w:val="en-CA"/>
        </w:rPr>
        <w:t xml:space="preserve"> the constructive </w:t>
      </w:r>
      <w:r w:rsidR="002E2E94">
        <w:rPr>
          <w:lang w:val="en-CA"/>
        </w:rPr>
        <w:t xml:space="preserve">comments of E. J. </w:t>
      </w:r>
      <w:r>
        <w:rPr>
          <w:lang w:val="en-CA"/>
        </w:rPr>
        <w:t xml:space="preserve">Pedersen, as well as anonymous reviewers. </w:t>
      </w:r>
      <w:r w:rsidR="00690743">
        <w:rPr>
          <w:lang w:val="en-CA"/>
        </w:rPr>
        <w:t xml:space="preserve">None of the authors have a conflict of interest to declare. </w:t>
      </w:r>
      <w:r w:rsidR="00BD35A4">
        <w:rPr>
          <w:rStyle w:val="None"/>
          <w:rFonts w:ascii="Arial Unicode MS" w:hAnsi="Arial Unicode MS"/>
        </w:rPr>
        <w:br w:type="page"/>
      </w:r>
    </w:p>
    <w:p w14:paraId="0A0660AF" w14:textId="77777777" w:rsidR="00E35434" w:rsidRPr="00197AF7" w:rsidRDefault="00E35434" w:rsidP="00E35434">
      <w:pPr>
        <w:pStyle w:val="Heading2"/>
        <w:rPr>
          <w:ins w:id="15" w:author="Alejandro BUren" w:date="2018-09-19T23:08:00Z"/>
          <w:rStyle w:val="None"/>
          <w:rFonts w:ascii="Times New Roman" w:hAnsi="Times New Roman"/>
          <w:i w:val="0"/>
          <w:iCs w:val="0"/>
          <w:sz w:val="24"/>
          <w:szCs w:val="24"/>
          <w:lang w:val="en-US"/>
        </w:rPr>
      </w:pPr>
      <w:ins w:id="16" w:author="Alejandro BUren" w:date="2018-09-19T23:08:00Z">
        <w:r w:rsidRPr="00197AF7">
          <w:rPr>
            <w:rStyle w:val="None"/>
            <w:rFonts w:ascii="Times New Roman" w:hAnsi="Times New Roman"/>
            <w:i w:val="0"/>
            <w:iCs w:val="0"/>
            <w:sz w:val="24"/>
            <w:szCs w:val="24"/>
            <w:lang w:val="en-US"/>
          </w:rPr>
          <w:lastRenderedPageBreak/>
          <w:t>Tables</w:t>
        </w:r>
      </w:ins>
    </w:p>
    <w:p w14:paraId="31B7C8DB" w14:textId="77777777" w:rsidR="00E35434" w:rsidRDefault="00E35434" w:rsidP="00E35434">
      <w:pPr>
        <w:rPr>
          <w:ins w:id="17" w:author="Alejandro BUren" w:date="2018-09-19T23:08:00Z"/>
        </w:rPr>
      </w:pPr>
      <w:ins w:id="18" w:author="Alejandro BUren" w:date="2018-09-19T23:08:00Z">
        <w:r>
          <w:t>Table 1. Summary of the differing degrees of support that each line of evidence provides for the capelin collapse and non-collapse hypotheses. Degrees of support have been categorized into 5 classes; see key in the footnote</w:t>
        </w:r>
      </w:ins>
    </w:p>
    <w:p w14:paraId="72A144A2" w14:textId="77777777" w:rsidR="00E35434" w:rsidRDefault="00E35434" w:rsidP="00E35434">
      <w:pPr>
        <w:rPr>
          <w:ins w:id="19" w:author="Alejandro BUren" w:date="2018-09-19T23:08:00Z"/>
        </w:rPr>
      </w:pPr>
    </w:p>
    <w:tbl>
      <w:tblPr>
        <w:tblW w:w="9910" w:type="dxa"/>
        <w:tblInd w:w="93" w:type="dxa"/>
        <w:tblLook w:val="04A0" w:firstRow="1" w:lastRow="0" w:firstColumn="1" w:lastColumn="0" w:noHBand="0" w:noVBand="1"/>
      </w:tblPr>
      <w:tblGrid>
        <w:gridCol w:w="5420"/>
        <w:gridCol w:w="2070"/>
        <w:gridCol w:w="2420"/>
      </w:tblGrid>
      <w:tr w:rsidR="00E35434" w:rsidRPr="00D325B5" w14:paraId="22D81D2C" w14:textId="77777777" w:rsidTr="00537DDC">
        <w:trPr>
          <w:trHeight w:val="762"/>
          <w:ins w:id="20" w:author="Alejandro BUren" w:date="2018-09-19T23:08:00Z"/>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2FB34" w14:textId="77777777" w:rsidR="00E35434" w:rsidRPr="00D325B5" w:rsidRDefault="00E35434" w:rsidP="00537DDC">
            <w:pPr>
              <w:jc w:val="both"/>
              <w:rPr>
                <w:ins w:id="21" w:author="Alejandro BUren" w:date="2018-09-19T23:08:00Z"/>
                <w:rFonts w:ascii="Calibri" w:eastAsia="Times New Roman" w:hAnsi="Calibri"/>
                <w:color w:val="000000"/>
                <w:lang w:eastAsia="en-CA"/>
              </w:rPr>
            </w:pPr>
            <w:ins w:id="22" w:author="Alejandro BUren" w:date="2018-09-19T23:08:00Z">
              <w:r w:rsidRPr="00D325B5">
                <w:rPr>
                  <w:rFonts w:ascii="Calibri" w:eastAsia="Times New Roman" w:hAnsi="Calibri"/>
                  <w:color w:val="000000"/>
                  <w:lang w:eastAsia="en-CA"/>
                </w:rPr>
                <w:t>Evidence</w:t>
              </w:r>
            </w:ins>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BFBD993" w14:textId="77777777" w:rsidR="00E35434" w:rsidRPr="00D325B5" w:rsidRDefault="00E35434" w:rsidP="00537DDC">
            <w:pPr>
              <w:jc w:val="center"/>
              <w:rPr>
                <w:ins w:id="23" w:author="Alejandro BUren" w:date="2018-09-19T23:08:00Z"/>
                <w:rFonts w:ascii="Calibri" w:eastAsia="Times New Roman" w:hAnsi="Calibri"/>
                <w:color w:val="000000"/>
                <w:lang w:eastAsia="en-CA"/>
              </w:rPr>
            </w:pPr>
            <w:ins w:id="24" w:author="Alejandro BUren" w:date="2018-09-19T23:08:00Z">
              <w:r w:rsidRPr="00D325B5">
                <w:rPr>
                  <w:rFonts w:ascii="Calibri" w:eastAsia="Times New Roman" w:hAnsi="Calibri"/>
                  <w:color w:val="000000"/>
                  <w:lang w:eastAsia="en-CA"/>
                </w:rPr>
                <w:t>collapse hypothesis</w:t>
              </w:r>
            </w:ins>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17D6B485" w14:textId="77777777" w:rsidR="00E35434" w:rsidRPr="00D325B5" w:rsidRDefault="00E35434" w:rsidP="00537DDC">
            <w:pPr>
              <w:jc w:val="center"/>
              <w:rPr>
                <w:ins w:id="25" w:author="Alejandro BUren" w:date="2018-09-19T23:08:00Z"/>
                <w:rFonts w:ascii="Calibri" w:eastAsia="Times New Roman" w:hAnsi="Calibri"/>
                <w:color w:val="000000"/>
                <w:lang w:eastAsia="en-CA"/>
              </w:rPr>
            </w:pPr>
            <w:ins w:id="26" w:author="Alejandro BUren" w:date="2018-09-19T23:08:00Z">
              <w:r w:rsidRPr="00D325B5">
                <w:rPr>
                  <w:rFonts w:ascii="Calibri" w:eastAsia="Times New Roman" w:hAnsi="Calibri"/>
                  <w:color w:val="000000"/>
                  <w:lang w:eastAsia="en-CA"/>
                </w:rPr>
                <w:t>non-collapse hypothesis</w:t>
              </w:r>
            </w:ins>
          </w:p>
        </w:tc>
      </w:tr>
      <w:tr w:rsidR="00E35434" w:rsidRPr="00D325B5" w14:paraId="37EC318E" w14:textId="77777777" w:rsidTr="00537DDC">
        <w:trPr>
          <w:trHeight w:val="762"/>
          <w:ins w:id="27"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7E3E611" w14:textId="77777777" w:rsidR="00E35434" w:rsidRPr="00D325B5" w:rsidRDefault="00E35434" w:rsidP="00537DDC">
            <w:pPr>
              <w:jc w:val="both"/>
              <w:rPr>
                <w:ins w:id="28" w:author="Alejandro BUren" w:date="2018-09-19T23:08:00Z"/>
                <w:rFonts w:ascii="Calibri" w:eastAsia="Times New Roman" w:hAnsi="Calibri"/>
                <w:color w:val="000000"/>
                <w:lang w:eastAsia="en-CA"/>
              </w:rPr>
            </w:pPr>
            <w:ins w:id="29" w:author="Alejandro BUren" w:date="2018-09-19T23:08:00Z">
              <w:r w:rsidRPr="00D325B5">
                <w:rPr>
                  <w:rFonts w:ascii="Calibri" w:eastAsia="Times New Roman" w:hAnsi="Calibri"/>
                  <w:color w:val="000000"/>
                  <w:lang w:eastAsia="en-CA"/>
                </w:rPr>
                <w:t>2J3K Fall Canada Acoustic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5CFE0625" w14:textId="77777777" w:rsidR="00E35434" w:rsidRPr="00D325B5" w:rsidRDefault="00E35434" w:rsidP="00537DDC">
            <w:pPr>
              <w:jc w:val="center"/>
              <w:rPr>
                <w:ins w:id="30" w:author="Alejandro BUren" w:date="2018-09-19T23:08:00Z"/>
                <w:rFonts w:ascii="Calibri" w:eastAsia="Times New Roman" w:hAnsi="Calibri"/>
                <w:color w:val="000000"/>
                <w:sz w:val="40"/>
                <w:szCs w:val="40"/>
                <w:lang w:eastAsia="en-CA"/>
              </w:rPr>
            </w:pPr>
            <w:ins w:id="31" w:author="Alejandro BUren" w:date="2018-09-19T23:08:00Z">
              <w:r w:rsidRPr="00C66394">
                <w:rPr>
                  <w:rFonts w:ascii="Calibri" w:eastAsia="Times New Roman" w:hAnsi="Calibri"/>
                  <w:color w:val="000000"/>
                  <w:sz w:val="40"/>
                  <w:szCs w:val="4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183EAFD5" w14:textId="77777777" w:rsidR="00E35434" w:rsidRPr="00D325B5" w:rsidRDefault="00E35434" w:rsidP="00537DDC">
            <w:pPr>
              <w:jc w:val="center"/>
              <w:rPr>
                <w:ins w:id="32" w:author="Alejandro BUren" w:date="2018-09-19T23:08:00Z"/>
                <w:rFonts w:ascii="Calibri" w:eastAsia="Times New Roman" w:hAnsi="Calibri"/>
                <w:color w:val="000000"/>
                <w:sz w:val="40"/>
                <w:szCs w:val="40"/>
                <w:lang w:eastAsia="en-CA"/>
              </w:rPr>
            </w:pPr>
            <w:ins w:id="33" w:author="Alejandro BUren" w:date="2018-09-19T23:08:00Z">
              <w:r w:rsidRPr="00C66394">
                <w:rPr>
                  <w:rFonts w:ascii="Calibri" w:eastAsia="Times New Roman" w:hAnsi="Calibri"/>
                  <w:color w:val="000000"/>
                  <w:sz w:val="40"/>
                  <w:szCs w:val="40"/>
                  <w:lang w:eastAsia="en-CA"/>
                </w:rPr>
                <w:t>↓</w:t>
              </w:r>
            </w:ins>
          </w:p>
        </w:tc>
      </w:tr>
      <w:tr w:rsidR="00E35434" w:rsidRPr="00D325B5" w14:paraId="6697A1E2" w14:textId="77777777" w:rsidTr="00537DDC">
        <w:trPr>
          <w:trHeight w:val="762"/>
          <w:ins w:id="34"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B35F0BF" w14:textId="77777777" w:rsidR="00E35434" w:rsidRPr="00D325B5" w:rsidRDefault="00E35434" w:rsidP="00537DDC">
            <w:pPr>
              <w:jc w:val="both"/>
              <w:rPr>
                <w:ins w:id="35" w:author="Alejandro BUren" w:date="2018-09-19T23:08:00Z"/>
                <w:rFonts w:ascii="Calibri" w:eastAsia="Times New Roman" w:hAnsi="Calibri"/>
                <w:color w:val="000000"/>
                <w:lang w:eastAsia="en-CA"/>
              </w:rPr>
            </w:pPr>
            <w:ins w:id="36" w:author="Alejandro BUren" w:date="2018-09-19T23:08:00Z">
              <w:r w:rsidRPr="00D325B5">
                <w:rPr>
                  <w:rFonts w:ascii="Calibri" w:eastAsia="Times New Roman" w:hAnsi="Calibri"/>
                  <w:color w:val="000000"/>
                  <w:lang w:eastAsia="en-CA"/>
                </w:rPr>
                <w:t>2J3K Fall USSR Acoustic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5F61B942" w14:textId="77777777" w:rsidR="00E35434" w:rsidRPr="00C66394" w:rsidRDefault="00E35434" w:rsidP="00537DDC">
            <w:pPr>
              <w:jc w:val="center"/>
              <w:rPr>
                <w:ins w:id="37" w:author="Alejandro BUren" w:date="2018-09-19T23:08:00Z"/>
                <w:sz w:val="40"/>
                <w:szCs w:val="40"/>
              </w:rPr>
            </w:pPr>
            <w:ins w:id="38" w:author="Alejandro BUren" w:date="2018-09-19T23:08:00Z">
              <w:r w:rsidRPr="00C66394">
                <w:rPr>
                  <w:rFonts w:ascii="Calibri" w:eastAsia="Times New Roman" w:hAnsi="Calibri"/>
                  <w:color w:val="000000"/>
                  <w:sz w:val="40"/>
                  <w:szCs w:val="4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430D0C24" w14:textId="77777777" w:rsidR="00E35434" w:rsidRPr="00C66394" w:rsidRDefault="00E35434" w:rsidP="00537DDC">
            <w:pPr>
              <w:jc w:val="center"/>
              <w:rPr>
                <w:ins w:id="39" w:author="Alejandro BUren" w:date="2018-09-19T23:08:00Z"/>
                <w:sz w:val="40"/>
                <w:szCs w:val="40"/>
              </w:rPr>
            </w:pPr>
            <w:ins w:id="40" w:author="Alejandro BUren" w:date="2018-09-19T23:08:00Z">
              <w:r w:rsidRPr="00C66394">
                <w:rPr>
                  <w:rFonts w:ascii="Calibri" w:eastAsia="Times New Roman" w:hAnsi="Calibri"/>
                  <w:color w:val="000000"/>
                  <w:sz w:val="40"/>
                  <w:szCs w:val="40"/>
                  <w:lang w:eastAsia="en-CA"/>
                </w:rPr>
                <w:t>↓</w:t>
              </w:r>
            </w:ins>
          </w:p>
        </w:tc>
      </w:tr>
      <w:tr w:rsidR="00E35434" w:rsidRPr="00D325B5" w14:paraId="24BC92DF" w14:textId="77777777" w:rsidTr="00537DDC">
        <w:trPr>
          <w:trHeight w:val="762"/>
          <w:ins w:id="41"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22A4F04" w14:textId="77777777" w:rsidR="00E35434" w:rsidRPr="00D325B5" w:rsidRDefault="00E35434" w:rsidP="00537DDC">
            <w:pPr>
              <w:jc w:val="both"/>
              <w:rPr>
                <w:ins w:id="42" w:author="Alejandro BUren" w:date="2018-09-19T23:08:00Z"/>
                <w:rFonts w:ascii="Calibri" w:eastAsia="Times New Roman" w:hAnsi="Calibri"/>
                <w:color w:val="000000"/>
                <w:lang w:eastAsia="en-CA"/>
              </w:rPr>
            </w:pPr>
            <w:ins w:id="43" w:author="Alejandro BUren" w:date="2018-09-19T23:08:00Z">
              <w:r w:rsidRPr="00D325B5">
                <w:rPr>
                  <w:rFonts w:ascii="Calibri" w:eastAsia="Times New Roman" w:hAnsi="Calibri"/>
                  <w:color w:val="000000"/>
                  <w:lang w:eastAsia="en-CA"/>
                </w:rPr>
                <w:t>3L Spring Canada Acoustic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0C262639" w14:textId="77777777" w:rsidR="00E35434" w:rsidRPr="00C66394" w:rsidRDefault="00E35434" w:rsidP="00537DDC">
            <w:pPr>
              <w:jc w:val="center"/>
              <w:rPr>
                <w:ins w:id="44" w:author="Alejandro BUren" w:date="2018-09-19T23:08:00Z"/>
                <w:sz w:val="40"/>
                <w:szCs w:val="40"/>
              </w:rPr>
            </w:pPr>
            <w:ins w:id="45" w:author="Alejandro BUren" w:date="2018-09-19T23:08:00Z">
              <w:r w:rsidRPr="00C66394">
                <w:rPr>
                  <w:rFonts w:ascii="Calibri" w:eastAsia="Times New Roman" w:hAnsi="Calibri"/>
                  <w:color w:val="000000"/>
                  <w:sz w:val="40"/>
                  <w:szCs w:val="4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E94FD0C" w14:textId="77777777" w:rsidR="00E35434" w:rsidRPr="00C66394" w:rsidRDefault="00E35434" w:rsidP="00537DDC">
            <w:pPr>
              <w:jc w:val="center"/>
              <w:rPr>
                <w:ins w:id="46" w:author="Alejandro BUren" w:date="2018-09-19T23:08:00Z"/>
                <w:sz w:val="40"/>
                <w:szCs w:val="40"/>
              </w:rPr>
            </w:pPr>
            <w:ins w:id="47" w:author="Alejandro BUren" w:date="2018-09-19T23:08:00Z">
              <w:r w:rsidRPr="00C66394">
                <w:rPr>
                  <w:rFonts w:ascii="Calibri" w:eastAsia="Times New Roman" w:hAnsi="Calibri"/>
                  <w:color w:val="000000"/>
                  <w:sz w:val="40"/>
                  <w:szCs w:val="40"/>
                  <w:lang w:eastAsia="en-CA"/>
                </w:rPr>
                <w:t>↓</w:t>
              </w:r>
            </w:ins>
          </w:p>
        </w:tc>
      </w:tr>
      <w:tr w:rsidR="00E35434" w:rsidRPr="00D325B5" w14:paraId="088BF56B" w14:textId="77777777" w:rsidTr="00537DDC">
        <w:trPr>
          <w:trHeight w:val="762"/>
          <w:ins w:id="48"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15B42DC" w14:textId="77777777" w:rsidR="00E35434" w:rsidRPr="00D325B5" w:rsidRDefault="00E35434" w:rsidP="00537DDC">
            <w:pPr>
              <w:jc w:val="both"/>
              <w:rPr>
                <w:ins w:id="49" w:author="Alejandro BUren" w:date="2018-09-19T23:08:00Z"/>
                <w:rFonts w:ascii="Calibri" w:eastAsia="Times New Roman" w:hAnsi="Calibri"/>
                <w:color w:val="000000"/>
                <w:lang w:eastAsia="en-CA"/>
              </w:rPr>
            </w:pPr>
            <w:ins w:id="50" w:author="Alejandro BUren" w:date="2018-09-19T23:08:00Z">
              <w:r w:rsidRPr="00D325B5">
                <w:rPr>
                  <w:rFonts w:ascii="Calibri" w:eastAsia="Times New Roman" w:hAnsi="Calibri"/>
                  <w:color w:val="000000"/>
                  <w:lang w:eastAsia="en-CA"/>
                </w:rPr>
                <w:t>3LNO Spring USSR Acoustic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5520E78F" w14:textId="77777777" w:rsidR="00E35434" w:rsidRPr="00C66394" w:rsidRDefault="00E35434" w:rsidP="00537DDC">
            <w:pPr>
              <w:jc w:val="center"/>
              <w:rPr>
                <w:ins w:id="51" w:author="Alejandro BUren" w:date="2018-09-19T23:08:00Z"/>
                <w:sz w:val="40"/>
                <w:szCs w:val="40"/>
              </w:rPr>
            </w:pPr>
            <w:ins w:id="52" w:author="Alejandro BUren" w:date="2018-09-19T23:08:00Z">
              <w:r w:rsidRPr="00C66394">
                <w:rPr>
                  <w:rFonts w:ascii="Calibri" w:eastAsia="Times New Roman" w:hAnsi="Calibri"/>
                  <w:color w:val="000000"/>
                  <w:sz w:val="40"/>
                  <w:szCs w:val="4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6A603988" w14:textId="77777777" w:rsidR="00E35434" w:rsidRPr="00C66394" w:rsidRDefault="00E35434" w:rsidP="00537DDC">
            <w:pPr>
              <w:jc w:val="center"/>
              <w:rPr>
                <w:ins w:id="53" w:author="Alejandro BUren" w:date="2018-09-19T23:08:00Z"/>
                <w:sz w:val="40"/>
                <w:szCs w:val="40"/>
              </w:rPr>
            </w:pPr>
            <w:ins w:id="54" w:author="Alejandro BUren" w:date="2018-09-19T23:08:00Z">
              <w:r w:rsidRPr="00C66394">
                <w:rPr>
                  <w:rFonts w:ascii="Calibri" w:eastAsia="Times New Roman" w:hAnsi="Calibri"/>
                  <w:color w:val="000000"/>
                  <w:sz w:val="40"/>
                  <w:szCs w:val="40"/>
                  <w:lang w:eastAsia="en-CA"/>
                </w:rPr>
                <w:t>↓</w:t>
              </w:r>
            </w:ins>
          </w:p>
        </w:tc>
      </w:tr>
      <w:tr w:rsidR="00E35434" w:rsidRPr="00D325B5" w14:paraId="40F6D798" w14:textId="77777777" w:rsidTr="00537DDC">
        <w:trPr>
          <w:trHeight w:val="762"/>
          <w:ins w:id="55"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C52C9A2" w14:textId="77777777" w:rsidR="00E35434" w:rsidRPr="00D325B5" w:rsidRDefault="00E35434" w:rsidP="00537DDC">
            <w:pPr>
              <w:jc w:val="both"/>
              <w:rPr>
                <w:ins w:id="56" w:author="Alejandro BUren" w:date="2018-09-19T23:08:00Z"/>
                <w:rFonts w:ascii="Calibri" w:eastAsia="Times New Roman" w:hAnsi="Calibri"/>
                <w:color w:val="000000"/>
                <w:lang w:eastAsia="en-CA"/>
              </w:rPr>
            </w:pPr>
            <w:ins w:id="57" w:author="Alejandro BUren" w:date="2018-09-19T23:08:00Z">
              <w:r w:rsidRPr="00D325B5">
                <w:rPr>
                  <w:rFonts w:ascii="Calibri" w:eastAsia="Times New Roman" w:hAnsi="Calibri"/>
                  <w:color w:val="000000"/>
                  <w:lang w:eastAsia="en-CA"/>
                </w:rPr>
                <w:t>3L Trinity Bay Acoustic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0F0E3BCC" w14:textId="77777777" w:rsidR="00E35434" w:rsidRPr="00D325B5" w:rsidRDefault="00E35434" w:rsidP="00537DDC">
            <w:pPr>
              <w:jc w:val="center"/>
              <w:rPr>
                <w:ins w:id="58" w:author="Alejandro BUren" w:date="2018-09-19T23:08:00Z"/>
                <w:rFonts w:ascii="Calibri" w:eastAsia="Times New Roman" w:hAnsi="Calibri"/>
                <w:color w:val="000000"/>
                <w:lang w:eastAsia="en-CA"/>
              </w:rPr>
            </w:pPr>
            <w:ins w:id="59" w:author="Alejandro BUren" w:date="2018-09-19T23:08:00Z">
              <w:r w:rsidRPr="00D325B5">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3018C2D3" w14:textId="77777777" w:rsidR="00E35434" w:rsidRPr="00C66394" w:rsidRDefault="00E35434" w:rsidP="00537DDC">
            <w:pPr>
              <w:jc w:val="center"/>
              <w:rPr>
                <w:ins w:id="60" w:author="Alejandro BUren" w:date="2018-09-19T23:08:00Z"/>
                <w:sz w:val="40"/>
                <w:szCs w:val="40"/>
              </w:rPr>
            </w:pPr>
            <w:ins w:id="61" w:author="Alejandro BUren" w:date="2018-09-19T23:08:00Z">
              <w:r w:rsidRPr="00C66394">
                <w:rPr>
                  <w:rFonts w:ascii="Calibri" w:eastAsia="Times New Roman" w:hAnsi="Calibri"/>
                  <w:color w:val="000000"/>
                  <w:sz w:val="40"/>
                  <w:szCs w:val="40"/>
                  <w:lang w:eastAsia="en-CA"/>
                </w:rPr>
                <w:t>↓</w:t>
              </w:r>
            </w:ins>
          </w:p>
        </w:tc>
      </w:tr>
      <w:tr w:rsidR="00E35434" w:rsidRPr="00D325B5" w14:paraId="18B2F419" w14:textId="77777777" w:rsidTr="00537DDC">
        <w:trPr>
          <w:trHeight w:val="762"/>
          <w:ins w:id="62"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8B9ABDF" w14:textId="77777777" w:rsidR="00E35434" w:rsidRPr="00D325B5" w:rsidRDefault="00E35434" w:rsidP="00537DDC">
            <w:pPr>
              <w:jc w:val="both"/>
              <w:rPr>
                <w:ins w:id="63" w:author="Alejandro BUren" w:date="2018-09-19T23:08:00Z"/>
                <w:rFonts w:ascii="Calibri" w:eastAsia="Times New Roman" w:hAnsi="Calibri"/>
                <w:color w:val="000000"/>
                <w:lang w:eastAsia="en-CA"/>
              </w:rPr>
            </w:pPr>
            <w:ins w:id="64" w:author="Alejandro BUren" w:date="2018-09-19T23:08:00Z">
              <w:r w:rsidRPr="00D325B5">
                <w:rPr>
                  <w:rFonts w:ascii="Calibri" w:eastAsia="Times New Roman" w:hAnsi="Calibri"/>
                  <w:color w:val="000000"/>
                  <w:lang w:eastAsia="en-CA"/>
                </w:rPr>
                <w:t>Seasonal age and maturity composition of stock</w:t>
              </w:r>
            </w:ins>
          </w:p>
        </w:tc>
        <w:tc>
          <w:tcPr>
            <w:tcW w:w="2070" w:type="dxa"/>
            <w:tcBorders>
              <w:top w:val="nil"/>
              <w:left w:val="nil"/>
              <w:bottom w:val="single" w:sz="4" w:space="0" w:color="auto"/>
              <w:right w:val="single" w:sz="4" w:space="0" w:color="auto"/>
            </w:tcBorders>
            <w:shd w:val="clear" w:color="000000" w:fill="FFFFFF"/>
            <w:noWrap/>
            <w:vAlign w:val="center"/>
            <w:hideMark/>
          </w:tcPr>
          <w:p w14:paraId="6603790E" w14:textId="77777777" w:rsidR="00E35434" w:rsidRPr="00D325B5" w:rsidRDefault="00E35434" w:rsidP="00537DDC">
            <w:pPr>
              <w:jc w:val="center"/>
              <w:rPr>
                <w:ins w:id="65" w:author="Alejandro BUren" w:date="2018-09-19T23:08:00Z"/>
                <w:rFonts w:ascii="Calibri" w:eastAsia="Times New Roman" w:hAnsi="Calibri"/>
                <w:color w:val="000000"/>
                <w:lang w:eastAsia="en-CA"/>
              </w:rPr>
            </w:pPr>
            <w:ins w:id="66" w:author="Alejandro BUren" w:date="2018-09-19T23:08:00Z">
              <w:r w:rsidRPr="00D325B5">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E47EF45" w14:textId="77777777" w:rsidR="00E35434" w:rsidRPr="00C66394" w:rsidRDefault="00E35434" w:rsidP="00537DDC">
            <w:pPr>
              <w:jc w:val="center"/>
              <w:rPr>
                <w:ins w:id="67" w:author="Alejandro BUren" w:date="2018-09-19T23:08:00Z"/>
                <w:sz w:val="40"/>
                <w:szCs w:val="40"/>
              </w:rPr>
            </w:pPr>
            <w:ins w:id="68" w:author="Alejandro BUren" w:date="2018-09-19T23:08:00Z">
              <w:r w:rsidRPr="00C66394">
                <w:rPr>
                  <w:rFonts w:ascii="Calibri" w:eastAsia="Times New Roman" w:hAnsi="Calibri"/>
                  <w:color w:val="000000"/>
                  <w:sz w:val="40"/>
                  <w:szCs w:val="40"/>
                  <w:lang w:eastAsia="en-CA"/>
                </w:rPr>
                <w:t>↓</w:t>
              </w:r>
            </w:ins>
          </w:p>
        </w:tc>
      </w:tr>
      <w:tr w:rsidR="00E35434" w:rsidRPr="00D325B5" w14:paraId="0B7B5453" w14:textId="77777777" w:rsidTr="00537DDC">
        <w:trPr>
          <w:trHeight w:val="762"/>
          <w:ins w:id="69"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44B283E" w14:textId="77777777" w:rsidR="00E35434" w:rsidRPr="00D325B5" w:rsidRDefault="00E35434" w:rsidP="00537DDC">
            <w:pPr>
              <w:jc w:val="both"/>
              <w:rPr>
                <w:ins w:id="70" w:author="Alejandro BUren" w:date="2018-09-19T23:08:00Z"/>
                <w:rFonts w:ascii="Calibri" w:eastAsia="Times New Roman" w:hAnsi="Calibri"/>
                <w:color w:val="000000"/>
                <w:lang w:eastAsia="en-CA"/>
              </w:rPr>
            </w:pPr>
            <w:ins w:id="71" w:author="Alejandro BUren" w:date="2018-09-19T23:08:00Z">
              <w:r w:rsidRPr="00D325B5">
                <w:rPr>
                  <w:rFonts w:ascii="Calibri" w:eastAsia="Times New Roman" w:hAnsi="Calibri"/>
                  <w:color w:val="000000"/>
                  <w:lang w:eastAsia="en-CA"/>
                </w:rPr>
                <w:t>Missing capelin analysis</w:t>
              </w:r>
            </w:ins>
          </w:p>
        </w:tc>
        <w:tc>
          <w:tcPr>
            <w:tcW w:w="2070" w:type="dxa"/>
            <w:tcBorders>
              <w:top w:val="nil"/>
              <w:left w:val="nil"/>
              <w:bottom w:val="single" w:sz="4" w:space="0" w:color="auto"/>
              <w:right w:val="single" w:sz="4" w:space="0" w:color="auto"/>
            </w:tcBorders>
            <w:shd w:val="clear" w:color="000000" w:fill="FFFFFF"/>
            <w:noWrap/>
            <w:vAlign w:val="center"/>
            <w:hideMark/>
          </w:tcPr>
          <w:p w14:paraId="72539F19" w14:textId="77777777" w:rsidR="00E35434" w:rsidRPr="00D325B5" w:rsidRDefault="00E35434" w:rsidP="00537DDC">
            <w:pPr>
              <w:jc w:val="center"/>
              <w:rPr>
                <w:ins w:id="72" w:author="Alejandro BUren" w:date="2018-09-19T23:08:00Z"/>
                <w:rFonts w:ascii="Calibri" w:eastAsia="Times New Roman" w:hAnsi="Calibri"/>
                <w:color w:val="000000"/>
                <w:lang w:eastAsia="en-CA"/>
              </w:rPr>
            </w:pPr>
            <w:ins w:id="73" w:author="Alejandro BUren" w:date="2018-09-19T23:08:00Z">
              <w:r w:rsidRPr="00C66394">
                <w:rPr>
                  <w:rFonts w:ascii="Calibri" w:eastAsia="Times New Roman" w:hAnsi="Calibri"/>
                  <w:color w:val="000000"/>
                  <w:sz w:val="40"/>
                  <w:szCs w:val="4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0D0B745A" w14:textId="77777777" w:rsidR="00E35434" w:rsidRPr="00C66394" w:rsidRDefault="00E35434" w:rsidP="00537DDC">
            <w:pPr>
              <w:jc w:val="center"/>
              <w:rPr>
                <w:ins w:id="74" w:author="Alejandro BUren" w:date="2018-09-19T23:08:00Z"/>
                <w:sz w:val="40"/>
                <w:szCs w:val="40"/>
              </w:rPr>
            </w:pPr>
            <w:ins w:id="75" w:author="Alejandro BUren" w:date="2018-09-19T23:08:00Z">
              <w:r w:rsidRPr="00C66394">
                <w:rPr>
                  <w:rFonts w:ascii="Calibri" w:eastAsia="Times New Roman" w:hAnsi="Calibri"/>
                  <w:color w:val="000000"/>
                  <w:sz w:val="40"/>
                  <w:szCs w:val="40"/>
                  <w:lang w:eastAsia="en-CA"/>
                </w:rPr>
                <w:t>↓</w:t>
              </w:r>
            </w:ins>
          </w:p>
        </w:tc>
      </w:tr>
      <w:tr w:rsidR="00E35434" w:rsidRPr="00D325B5" w14:paraId="67A3695B" w14:textId="77777777" w:rsidTr="00537DDC">
        <w:trPr>
          <w:trHeight w:val="762"/>
          <w:ins w:id="76"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55EAD67" w14:textId="77777777" w:rsidR="00E35434" w:rsidRPr="00D325B5" w:rsidRDefault="00E35434" w:rsidP="00537DDC">
            <w:pPr>
              <w:jc w:val="both"/>
              <w:rPr>
                <w:ins w:id="77" w:author="Alejandro BUren" w:date="2018-09-19T23:08:00Z"/>
                <w:rFonts w:ascii="Calibri" w:eastAsia="Times New Roman" w:hAnsi="Calibri"/>
                <w:color w:val="000000"/>
                <w:lang w:eastAsia="en-CA"/>
              </w:rPr>
            </w:pPr>
            <w:ins w:id="78" w:author="Alejandro BUren" w:date="2018-09-19T23:08:00Z">
              <w:r w:rsidRPr="00D325B5">
                <w:rPr>
                  <w:rFonts w:ascii="Calibri" w:eastAsia="Times New Roman" w:hAnsi="Calibri"/>
                  <w:color w:val="000000"/>
                  <w:lang w:eastAsia="en-CA"/>
                </w:rPr>
                <w:t>Offshore distribution - Fall Bottom trawl survey</w:t>
              </w:r>
            </w:ins>
          </w:p>
        </w:tc>
        <w:tc>
          <w:tcPr>
            <w:tcW w:w="2070" w:type="dxa"/>
            <w:tcBorders>
              <w:top w:val="nil"/>
              <w:left w:val="nil"/>
              <w:bottom w:val="single" w:sz="4" w:space="0" w:color="auto"/>
              <w:right w:val="single" w:sz="4" w:space="0" w:color="auto"/>
            </w:tcBorders>
            <w:shd w:val="clear" w:color="000000" w:fill="FFFFFF"/>
            <w:noWrap/>
            <w:vAlign w:val="center"/>
            <w:hideMark/>
          </w:tcPr>
          <w:p w14:paraId="6C2EF333" w14:textId="77777777" w:rsidR="00E35434" w:rsidRDefault="00E35434" w:rsidP="00537DDC">
            <w:pPr>
              <w:jc w:val="center"/>
              <w:rPr>
                <w:ins w:id="79" w:author="Alejandro BUren" w:date="2018-09-19T23:08:00Z"/>
              </w:rPr>
            </w:pPr>
            <w:ins w:id="80" w:author="Alejandro BUren" w:date="2018-09-19T23:08:00Z">
              <w:r w:rsidRPr="004C5CC9">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6034E0DD" w14:textId="77777777" w:rsidR="00E35434" w:rsidRPr="00C66394" w:rsidRDefault="00E35434" w:rsidP="00537DDC">
            <w:pPr>
              <w:jc w:val="center"/>
              <w:rPr>
                <w:ins w:id="81" w:author="Alejandro BUren" w:date="2018-09-19T23:08:00Z"/>
              </w:rPr>
            </w:pPr>
            <w:ins w:id="82" w:author="Alejandro BUren" w:date="2018-09-19T23:08:00Z">
              <w:r w:rsidRPr="00C66394">
                <w:rPr>
                  <w:rFonts w:ascii="Calibri" w:eastAsia="Times New Roman" w:hAnsi="Calibri"/>
                  <w:color w:val="000000"/>
                  <w:lang w:eastAsia="en-CA"/>
                </w:rPr>
                <w:t>↓</w:t>
              </w:r>
            </w:ins>
          </w:p>
        </w:tc>
      </w:tr>
      <w:tr w:rsidR="00E35434" w:rsidRPr="00D325B5" w14:paraId="7DA5B6B1" w14:textId="77777777" w:rsidTr="00537DDC">
        <w:trPr>
          <w:trHeight w:val="762"/>
          <w:ins w:id="83"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30DB78E" w14:textId="77777777" w:rsidR="00E35434" w:rsidRPr="00D325B5" w:rsidRDefault="00E35434" w:rsidP="00537DDC">
            <w:pPr>
              <w:jc w:val="both"/>
              <w:rPr>
                <w:ins w:id="84" w:author="Alejandro BUren" w:date="2018-09-19T23:08:00Z"/>
                <w:rFonts w:ascii="Calibri" w:eastAsia="Times New Roman" w:hAnsi="Calibri"/>
                <w:color w:val="000000"/>
                <w:lang w:eastAsia="en-CA"/>
              </w:rPr>
            </w:pPr>
            <w:ins w:id="85" w:author="Alejandro BUren" w:date="2018-09-19T23:08:00Z">
              <w:r w:rsidRPr="00D325B5">
                <w:rPr>
                  <w:rFonts w:ascii="Calibri" w:eastAsia="Times New Roman" w:hAnsi="Calibri"/>
                  <w:color w:val="000000"/>
                  <w:lang w:eastAsia="en-CA"/>
                </w:rPr>
                <w:t>Juvenile capelin surveys - IYGPT trawl</w:t>
              </w:r>
            </w:ins>
          </w:p>
        </w:tc>
        <w:tc>
          <w:tcPr>
            <w:tcW w:w="2070" w:type="dxa"/>
            <w:tcBorders>
              <w:top w:val="nil"/>
              <w:left w:val="nil"/>
              <w:bottom w:val="single" w:sz="4" w:space="0" w:color="auto"/>
              <w:right w:val="single" w:sz="4" w:space="0" w:color="auto"/>
            </w:tcBorders>
            <w:shd w:val="clear" w:color="000000" w:fill="FFFFFF"/>
            <w:noWrap/>
            <w:vAlign w:val="center"/>
            <w:hideMark/>
          </w:tcPr>
          <w:p w14:paraId="404780DA" w14:textId="77777777" w:rsidR="00E35434" w:rsidRDefault="00E35434" w:rsidP="00537DDC">
            <w:pPr>
              <w:jc w:val="center"/>
              <w:rPr>
                <w:ins w:id="86" w:author="Alejandro BUren" w:date="2018-09-19T23:08:00Z"/>
              </w:rPr>
            </w:pPr>
            <w:ins w:id="87" w:author="Alejandro BUren" w:date="2018-09-19T23:08:00Z">
              <w:r w:rsidRPr="004C5CC9">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122702DE" w14:textId="77777777" w:rsidR="00E35434" w:rsidRPr="00C66394" w:rsidRDefault="00E35434" w:rsidP="00537DDC">
            <w:pPr>
              <w:jc w:val="center"/>
              <w:rPr>
                <w:ins w:id="88" w:author="Alejandro BUren" w:date="2018-09-19T23:08:00Z"/>
              </w:rPr>
            </w:pPr>
            <w:ins w:id="89" w:author="Alejandro BUren" w:date="2018-09-19T23:08:00Z">
              <w:r w:rsidRPr="00C66394">
                <w:rPr>
                  <w:rFonts w:ascii="Calibri" w:eastAsia="Times New Roman" w:hAnsi="Calibri"/>
                  <w:color w:val="000000"/>
                  <w:lang w:eastAsia="en-CA"/>
                </w:rPr>
                <w:t>↓</w:t>
              </w:r>
            </w:ins>
          </w:p>
        </w:tc>
      </w:tr>
      <w:tr w:rsidR="00E35434" w:rsidRPr="00D325B5" w14:paraId="35DF5639" w14:textId="77777777" w:rsidTr="00537DDC">
        <w:trPr>
          <w:trHeight w:val="762"/>
          <w:ins w:id="90"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95E9F68" w14:textId="77777777" w:rsidR="00E35434" w:rsidRPr="00D325B5" w:rsidRDefault="00E35434" w:rsidP="00537DDC">
            <w:pPr>
              <w:jc w:val="both"/>
              <w:rPr>
                <w:ins w:id="91" w:author="Alejandro BUren" w:date="2018-09-19T23:08:00Z"/>
                <w:rFonts w:ascii="Calibri" w:eastAsia="Times New Roman" w:hAnsi="Calibri"/>
                <w:color w:val="000000"/>
                <w:lang w:eastAsia="en-CA"/>
              </w:rPr>
            </w:pPr>
            <w:ins w:id="92" w:author="Alejandro BUren" w:date="2018-09-19T23:08:00Z">
              <w:r w:rsidRPr="00D325B5">
                <w:rPr>
                  <w:rFonts w:ascii="Calibri" w:eastAsia="Times New Roman" w:hAnsi="Calibri"/>
                  <w:color w:val="000000"/>
                  <w:lang w:eastAsia="en-CA"/>
                </w:rPr>
                <w:t>Timing of capelin offshore residence</w:t>
              </w:r>
            </w:ins>
          </w:p>
        </w:tc>
        <w:tc>
          <w:tcPr>
            <w:tcW w:w="2070" w:type="dxa"/>
            <w:tcBorders>
              <w:top w:val="nil"/>
              <w:left w:val="nil"/>
              <w:bottom w:val="single" w:sz="4" w:space="0" w:color="auto"/>
              <w:right w:val="single" w:sz="4" w:space="0" w:color="auto"/>
            </w:tcBorders>
            <w:shd w:val="clear" w:color="000000" w:fill="FFFFFF"/>
            <w:noWrap/>
            <w:vAlign w:val="center"/>
            <w:hideMark/>
          </w:tcPr>
          <w:p w14:paraId="1E164368" w14:textId="77777777" w:rsidR="00E35434" w:rsidRDefault="00E35434" w:rsidP="00537DDC">
            <w:pPr>
              <w:jc w:val="center"/>
              <w:rPr>
                <w:ins w:id="93" w:author="Alejandro BUren" w:date="2018-09-19T23:08:00Z"/>
              </w:rPr>
            </w:pPr>
            <w:ins w:id="94" w:author="Alejandro BUren" w:date="2018-09-19T23:08:00Z">
              <w:r w:rsidRPr="004C5CC9">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5724B277" w14:textId="77777777" w:rsidR="00E35434" w:rsidRDefault="00E35434" w:rsidP="00537DDC">
            <w:pPr>
              <w:jc w:val="center"/>
              <w:rPr>
                <w:ins w:id="95" w:author="Alejandro BUren" w:date="2018-09-19T23:08:00Z"/>
              </w:rPr>
            </w:pPr>
            <w:ins w:id="96" w:author="Alejandro BUren" w:date="2018-09-19T23:08:00Z">
              <w:r w:rsidRPr="00412EC5">
                <w:rPr>
                  <w:rFonts w:ascii="Calibri" w:eastAsia="Times New Roman" w:hAnsi="Calibri"/>
                  <w:color w:val="000000"/>
                  <w:sz w:val="36"/>
                  <w:szCs w:val="36"/>
                  <w:lang w:eastAsia="en-CA"/>
                </w:rPr>
                <w:t>−</w:t>
              </w:r>
            </w:ins>
          </w:p>
        </w:tc>
      </w:tr>
      <w:tr w:rsidR="00E35434" w:rsidRPr="00D325B5" w14:paraId="57E24C5F" w14:textId="77777777" w:rsidTr="00537DDC">
        <w:trPr>
          <w:trHeight w:val="762"/>
          <w:ins w:id="97"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3FB9E20" w14:textId="77777777" w:rsidR="00E35434" w:rsidRPr="00D325B5" w:rsidRDefault="00E35434" w:rsidP="00537DDC">
            <w:pPr>
              <w:jc w:val="both"/>
              <w:rPr>
                <w:ins w:id="98" w:author="Alejandro BUren" w:date="2018-09-19T23:08:00Z"/>
                <w:rFonts w:ascii="Calibri" w:eastAsia="Times New Roman" w:hAnsi="Calibri"/>
                <w:color w:val="000000"/>
                <w:lang w:eastAsia="en-CA"/>
              </w:rPr>
            </w:pPr>
            <w:ins w:id="99" w:author="Alejandro BUren" w:date="2018-09-19T23:08:00Z">
              <w:r w:rsidRPr="00D325B5">
                <w:rPr>
                  <w:rFonts w:ascii="Calibri" w:eastAsia="Times New Roman" w:hAnsi="Calibri"/>
                  <w:color w:val="000000"/>
                  <w:lang w:eastAsia="en-CA"/>
                </w:rPr>
                <w:t>Aerial inshore abundance index</w:t>
              </w:r>
            </w:ins>
          </w:p>
        </w:tc>
        <w:tc>
          <w:tcPr>
            <w:tcW w:w="2070" w:type="dxa"/>
            <w:tcBorders>
              <w:top w:val="nil"/>
              <w:left w:val="nil"/>
              <w:bottom w:val="single" w:sz="4" w:space="0" w:color="auto"/>
              <w:right w:val="single" w:sz="4" w:space="0" w:color="auto"/>
            </w:tcBorders>
            <w:shd w:val="clear" w:color="000000" w:fill="FFFFFF"/>
            <w:noWrap/>
            <w:vAlign w:val="center"/>
            <w:hideMark/>
          </w:tcPr>
          <w:p w14:paraId="76EE0E29" w14:textId="77777777" w:rsidR="00E35434" w:rsidRPr="00D325B5" w:rsidRDefault="00E35434" w:rsidP="00537DDC">
            <w:pPr>
              <w:jc w:val="center"/>
              <w:rPr>
                <w:ins w:id="100" w:author="Alejandro BUren" w:date="2018-09-19T23:08:00Z"/>
                <w:rFonts w:ascii="Calibri" w:eastAsia="Times New Roman" w:hAnsi="Calibri"/>
                <w:color w:val="000000"/>
                <w:lang w:eastAsia="en-CA"/>
              </w:rPr>
            </w:pPr>
            <w:ins w:id="101"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5A22140" w14:textId="77777777" w:rsidR="00E35434" w:rsidRDefault="00E35434" w:rsidP="00537DDC">
            <w:pPr>
              <w:jc w:val="center"/>
              <w:rPr>
                <w:ins w:id="102" w:author="Alejandro BUren" w:date="2018-09-19T23:08:00Z"/>
              </w:rPr>
            </w:pPr>
            <w:ins w:id="103" w:author="Alejandro BUren" w:date="2018-09-19T23:08:00Z">
              <w:r w:rsidRPr="00412EC5">
                <w:rPr>
                  <w:rFonts w:ascii="Calibri" w:eastAsia="Times New Roman" w:hAnsi="Calibri"/>
                  <w:color w:val="000000"/>
                  <w:sz w:val="36"/>
                  <w:szCs w:val="36"/>
                  <w:lang w:eastAsia="en-CA"/>
                </w:rPr>
                <w:t>−</w:t>
              </w:r>
            </w:ins>
          </w:p>
        </w:tc>
      </w:tr>
      <w:tr w:rsidR="00E35434" w:rsidRPr="00D325B5" w14:paraId="4A20DC6D" w14:textId="77777777" w:rsidTr="00537DDC">
        <w:trPr>
          <w:trHeight w:val="762"/>
          <w:ins w:id="104"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F98B43A" w14:textId="77777777" w:rsidR="00E35434" w:rsidRPr="00D325B5" w:rsidRDefault="00E35434" w:rsidP="00537DDC">
            <w:pPr>
              <w:jc w:val="both"/>
              <w:rPr>
                <w:ins w:id="105" w:author="Alejandro BUren" w:date="2018-09-19T23:08:00Z"/>
                <w:rFonts w:ascii="Calibri" w:eastAsia="Times New Roman" w:hAnsi="Calibri"/>
                <w:color w:val="000000"/>
                <w:lang w:eastAsia="en-CA"/>
              </w:rPr>
            </w:pPr>
            <w:ins w:id="106" w:author="Alejandro BUren" w:date="2018-09-19T23:08:00Z">
              <w:r w:rsidRPr="00D325B5">
                <w:rPr>
                  <w:rFonts w:ascii="Calibri" w:eastAsia="Times New Roman" w:hAnsi="Calibri"/>
                  <w:color w:val="000000"/>
                  <w:lang w:eastAsia="en-CA"/>
                </w:rPr>
                <w:t>Inshore commercial catch rate index</w:t>
              </w:r>
            </w:ins>
          </w:p>
        </w:tc>
        <w:tc>
          <w:tcPr>
            <w:tcW w:w="2070" w:type="dxa"/>
            <w:tcBorders>
              <w:top w:val="nil"/>
              <w:left w:val="nil"/>
              <w:bottom w:val="single" w:sz="4" w:space="0" w:color="auto"/>
              <w:right w:val="single" w:sz="4" w:space="0" w:color="auto"/>
            </w:tcBorders>
            <w:shd w:val="clear" w:color="000000" w:fill="FFFFFF"/>
            <w:noWrap/>
            <w:vAlign w:val="center"/>
            <w:hideMark/>
          </w:tcPr>
          <w:p w14:paraId="4046D522" w14:textId="77777777" w:rsidR="00E35434" w:rsidRPr="00D325B5" w:rsidRDefault="00E35434" w:rsidP="00537DDC">
            <w:pPr>
              <w:jc w:val="center"/>
              <w:rPr>
                <w:ins w:id="107" w:author="Alejandro BUren" w:date="2018-09-19T23:08:00Z"/>
                <w:rFonts w:ascii="Calibri" w:eastAsia="Times New Roman" w:hAnsi="Calibri"/>
                <w:color w:val="000000"/>
                <w:lang w:eastAsia="en-CA"/>
              </w:rPr>
            </w:pPr>
            <w:ins w:id="108"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786B5ECD" w14:textId="77777777" w:rsidR="00E35434" w:rsidRDefault="00E35434" w:rsidP="00537DDC">
            <w:pPr>
              <w:jc w:val="center"/>
              <w:rPr>
                <w:ins w:id="109" w:author="Alejandro BUren" w:date="2018-09-19T23:08:00Z"/>
              </w:rPr>
            </w:pPr>
            <w:ins w:id="110" w:author="Alejandro BUren" w:date="2018-09-19T23:08:00Z">
              <w:r w:rsidRPr="00412EC5">
                <w:rPr>
                  <w:rFonts w:ascii="Calibri" w:eastAsia="Times New Roman" w:hAnsi="Calibri"/>
                  <w:color w:val="000000"/>
                  <w:sz w:val="36"/>
                  <w:szCs w:val="36"/>
                  <w:lang w:eastAsia="en-CA"/>
                </w:rPr>
                <w:t>−</w:t>
              </w:r>
            </w:ins>
          </w:p>
        </w:tc>
      </w:tr>
      <w:tr w:rsidR="00E35434" w:rsidRPr="00D325B5" w14:paraId="7F54C811" w14:textId="77777777" w:rsidTr="00537DDC">
        <w:trPr>
          <w:trHeight w:val="762"/>
          <w:ins w:id="111"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9B52879" w14:textId="77777777" w:rsidR="00E35434" w:rsidRPr="00D325B5" w:rsidRDefault="00E35434" w:rsidP="00537DDC">
            <w:pPr>
              <w:jc w:val="both"/>
              <w:rPr>
                <w:ins w:id="112" w:author="Alejandro BUren" w:date="2018-09-19T23:08:00Z"/>
                <w:rFonts w:ascii="Calibri" w:eastAsia="Times New Roman" w:hAnsi="Calibri"/>
                <w:color w:val="000000"/>
                <w:lang w:eastAsia="en-CA"/>
              </w:rPr>
            </w:pPr>
            <w:ins w:id="113" w:author="Alejandro BUren" w:date="2018-09-19T23:08:00Z">
              <w:r w:rsidRPr="00D325B5">
                <w:rPr>
                  <w:rFonts w:ascii="Calibri" w:eastAsia="Times New Roman" w:hAnsi="Calibri"/>
                  <w:color w:val="000000"/>
                  <w:lang w:eastAsia="en-CA"/>
                </w:rPr>
                <w:t>Inshore recruitment index</w:t>
              </w:r>
            </w:ins>
          </w:p>
        </w:tc>
        <w:tc>
          <w:tcPr>
            <w:tcW w:w="2070" w:type="dxa"/>
            <w:tcBorders>
              <w:top w:val="nil"/>
              <w:left w:val="nil"/>
              <w:bottom w:val="single" w:sz="4" w:space="0" w:color="auto"/>
              <w:right w:val="single" w:sz="4" w:space="0" w:color="auto"/>
            </w:tcBorders>
            <w:shd w:val="clear" w:color="000000" w:fill="FFFFFF"/>
            <w:noWrap/>
            <w:vAlign w:val="center"/>
            <w:hideMark/>
          </w:tcPr>
          <w:p w14:paraId="65DE92DB" w14:textId="77777777" w:rsidR="00E35434" w:rsidRDefault="00E35434" w:rsidP="00537DDC">
            <w:pPr>
              <w:jc w:val="center"/>
              <w:rPr>
                <w:ins w:id="114" w:author="Alejandro BUren" w:date="2018-09-19T23:08:00Z"/>
              </w:rPr>
            </w:pPr>
            <w:ins w:id="115"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6B4C0CA" w14:textId="77777777" w:rsidR="00E35434" w:rsidRDefault="00E35434" w:rsidP="00537DDC">
            <w:pPr>
              <w:jc w:val="center"/>
              <w:rPr>
                <w:ins w:id="116" w:author="Alejandro BUren" w:date="2018-09-19T23:08:00Z"/>
              </w:rPr>
            </w:pPr>
            <w:ins w:id="117" w:author="Alejandro BUren" w:date="2018-09-19T23:08:00Z">
              <w:r w:rsidRPr="00CA4532">
                <w:rPr>
                  <w:rFonts w:ascii="Calibri" w:eastAsia="Times New Roman" w:hAnsi="Calibri"/>
                  <w:color w:val="000000"/>
                  <w:lang w:eastAsia="en-CA"/>
                </w:rPr>
                <w:t>↓</w:t>
              </w:r>
            </w:ins>
          </w:p>
        </w:tc>
      </w:tr>
      <w:tr w:rsidR="00E35434" w:rsidRPr="00D325B5" w14:paraId="0433CFFB" w14:textId="77777777" w:rsidTr="00537DDC">
        <w:trPr>
          <w:trHeight w:val="762"/>
          <w:ins w:id="118"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28C2756" w14:textId="77777777" w:rsidR="00E35434" w:rsidRPr="00D325B5" w:rsidRDefault="00E35434" w:rsidP="00537DDC">
            <w:pPr>
              <w:jc w:val="both"/>
              <w:rPr>
                <w:ins w:id="119" w:author="Alejandro BUren" w:date="2018-09-19T23:08:00Z"/>
                <w:rFonts w:ascii="Calibri" w:eastAsia="Times New Roman" w:hAnsi="Calibri"/>
                <w:color w:val="000000"/>
                <w:lang w:eastAsia="en-CA"/>
              </w:rPr>
            </w:pPr>
            <w:ins w:id="120" w:author="Alejandro BUren" w:date="2018-09-19T23:08:00Z">
              <w:r w:rsidRPr="00D325B5">
                <w:rPr>
                  <w:rFonts w:ascii="Calibri" w:eastAsia="Times New Roman" w:hAnsi="Calibri"/>
                  <w:color w:val="000000"/>
                  <w:lang w:eastAsia="en-CA"/>
                </w:rPr>
                <w:lastRenderedPageBreak/>
                <w:t>Relationship between larval index and age 2 abundance</w:t>
              </w:r>
            </w:ins>
          </w:p>
        </w:tc>
        <w:tc>
          <w:tcPr>
            <w:tcW w:w="2070" w:type="dxa"/>
            <w:tcBorders>
              <w:top w:val="nil"/>
              <w:left w:val="nil"/>
              <w:bottom w:val="single" w:sz="4" w:space="0" w:color="auto"/>
              <w:right w:val="single" w:sz="4" w:space="0" w:color="auto"/>
            </w:tcBorders>
            <w:shd w:val="clear" w:color="000000" w:fill="FFFFFF"/>
            <w:noWrap/>
            <w:vAlign w:val="center"/>
            <w:hideMark/>
          </w:tcPr>
          <w:p w14:paraId="05CE157E" w14:textId="77777777" w:rsidR="00E35434" w:rsidRDefault="00E35434" w:rsidP="00537DDC">
            <w:pPr>
              <w:jc w:val="center"/>
              <w:rPr>
                <w:ins w:id="121" w:author="Alejandro BUren" w:date="2018-09-19T23:08:00Z"/>
              </w:rPr>
            </w:pPr>
            <w:ins w:id="122"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4E1B3101" w14:textId="77777777" w:rsidR="00E35434" w:rsidRDefault="00E35434" w:rsidP="00537DDC">
            <w:pPr>
              <w:jc w:val="center"/>
              <w:rPr>
                <w:ins w:id="123" w:author="Alejandro BUren" w:date="2018-09-19T23:08:00Z"/>
              </w:rPr>
            </w:pPr>
            <w:ins w:id="124" w:author="Alejandro BUren" w:date="2018-09-19T23:08:00Z">
              <w:r w:rsidRPr="00CA4532">
                <w:rPr>
                  <w:rFonts w:ascii="Calibri" w:eastAsia="Times New Roman" w:hAnsi="Calibri"/>
                  <w:color w:val="000000"/>
                  <w:lang w:eastAsia="en-CA"/>
                </w:rPr>
                <w:t>↓</w:t>
              </w:r>
            </w:ins>
          </w:p>
        </w:tc>
      </w:tr>
      <w:tr w:rsidR="00E35434" w:rsidRPr="00D325B5" w14:paraId="7BEDE2E0" w14:textId="77777777" w:rsidTr="00537DDC">
        <w:trPr>
          <w:trHeight w:val="762"/>
          <w:ins w:id="125"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2BE70C7" w14:textId="77777777" w:rsidR="00E35434" w:rsidRPr="00D325B5" w:rsidRDefault="00E35434" w:rsidP="00537DDC">
            <w:pPr>
              <w:jc w:val="both"/>
              <w:rPr>
                <w:ins w:id="126" w:author="Alejandro BUren" w:date="2018-09-19T23:08:00Z"/>
                <w:rFonts w:ascii="Calibri" w:eastAsia="Times New Roman" w:hAnsi="Calibri"/>
                <w:color w:val="000000"/>
                <w:lang w:eastAsia="en-CA"/>
              </w:rPr>
            </w:pPr>
            <w:ins w:id="127" w:author="Alejandro BUren" w:date="2018-09-19T23:08:00Z">
              <w:r w:rsidRPr="00D325B5">
                <w:rPr>
                  <w:rFonts w:ascii="Calibri" w:eastAsia="Times New Roman" w:hAnsi="Calibri"/>
                  <w:color w:val="000000"/>
                  <w:lang w:eastAsia="en-CA"/>
                </w:rPr>
                <w:t>Spatial structure in cod weight at age and condition</w:t>
              </w:r>
            </w:ins>
          </w:p>
        </w:tc>
        <w:tc>
          <w:tcPr>
            <w:tcW w:w="2070" w:type="dxa"/>
            <w:tcBorders>
              <w:top w:val="nil"/>
              <w:left w:val="nil"/>
              <w:bottom w:val="single" w:sz="4" w:space="0" w:color="auto"/>
              <w:right w:val="single" w:sz="4" w:space="0" w:color="auto"/>
            </w:tcBorders>
            <w:shd w:val="clear" w:color="000000" w:fill="FFFFFF"/>
            <w:noWrap/>
            <w:vAlign w:val="center"/>
            <w:hideMark/>
          </w:tcPr>
          <w:p w14:paraId="6EF95CA7" w14:textId="77777777" w:rsidR="00E35434" w:rsidRPr="00D325B5" w:rsidRDefault="00E35434" w:rsidP="00537DDC">
            <w:pPr>
              <w:jc w:val="center"/>
              <w:rPr>
                <w:ins w:id="128" w:author="Alejandro BUren" w:date="2018-09-19T23:08:00Z"/>
                <w:rFonts w:ascii="Calibri" w:eastAsia="Times New Roman" w:hAnsi="Calibri"/>
                <w:color w:val="000000"/>
                <w:lang w:eastAsia="en-CA"/>
              </w:rPr>
            </w:pPr>
            <w:ins w:id="129"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tcPr>
          <w:p w14:paraId="6F64751E" w14:textId="77777777" w:rsidR="00E35434" w:rsidRPr="00D325B5" w:rsidRDefault="00E35434" w:rsidP="00537DDC">
            <w:pPr>
              <w:jc w:val="center"/>
              <w:rPr>
                <w:ins w:id="130" w:author="Alejandro BUren" w:date="2018-09-19T23:08:00Z"/>
                <w:rFonts w:ascii="Calibri" w:eastAsia="Times New Roman" w:hAnsi="Calibri"/>
                <w:color w:val="000000"/>
                <w:lang w:eastAsia="en-CA"/>
              </w:rPr>
            </w:pPr>
            <w:ins w:id="131" w:author="Alejandro BUren" w:date="2018-09-19T23:08:00Z">
              <w:r w:rsidRPr="00D325B5">
                <w:rPr>
                  <w:rFonts w:ascii="Calibri" w:eastAsia="Times New Roman" w:hAnsi="Calibri"/>
                  <w:color w:val="000000"/>
                  <w:sz w:val="36"/>
                  <w:szCs w:val="36"/>
                  <w:lang w:eastAsia="en-CA"/>
                </w:rPr>
                <w:t>−</w:t>
              </w:r>
            </w:ins>
          </w:p>
        </w:tc>
      </w:tr>
      <w:tr w:rsidR="00E35434" w:rsidRPr="00D325B5" w14:paraId="687A5A0E" w14:textId="77777777" w:rsidTr="00537DDC">
        <w:trPr>
          <w:trHeight w:val="762"/>
          <w:ins w:id="132"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025A9A0" w14:textId="77777777" w:rsidR="00E35434" w:rsidRPr="00D325B5" w:rsidRDefault="00E35434" w:rsidP="00537DDC">
            <w:pPr>
              <w:jc w:val="both"/>
              <w:rPr>
                <w:ins w:id="133" w:author="Alejandro BUren" w:date="2018-09-19T23:08:00Z"/>
                <w:rFonts w:ascii="Calibri" w:eastAsia="Times New Roman" w:hAnsi="Calibri"/>
                <w:color w:val="000000"/>
                <w:lang w:eastAsia="en-CA"/>
              </w:rPr>
            </w:pPr>
            <w:ins w:id="134" w:author="Alejandro BUren" w:date="2018-09-19T23:08:00Z">
              <w:r w:rsidRPr="00D325B5">
                <w:rPr>
                  <w:rFonts w:ascii="Calibri" w:eastAsia="Times New Roman" w:hAnsi="Calibri"/>
                  <w:color w:val="000000"/>
                  <w:lang w:eastAsia="en-CA"/>
                </w:rPr>
                <w:t>Spatial overlap of cod and capelin post 1991</w:t>
              </w:r>
            </w:ins>
          </w:p>
        </w:tc>
        <w:tc>
          <w:tcPr>
            <w:tcW w:w="2070" w:type="dxa"/>
            <w:tcBorders>
              <w:top w:val="nil"/>
              <w:left w:val="nil"/>
              <w:bottom w:val="single" w:sz="4" w:space="0" w:color="auto"/>
              <w:right w:val="single" w:sz="4" w:space="0" w:color="auto"/>
            </w:tcBorders>
            <w:shd w:val="clear" w:color="000000" w:fill="FFFFFF"/>
            <w:noWrap/>
            <w:vAlign w:val="center"/>
            <w:hideMark/>
          </w:tcPr>
          <w:p w14:paraId="6FE961DF" w14:textId="77777777" w:rsidR="00E35434" w:rsidRPr="00D325B5" w:rsidRDefault="00E35434" w:rsidP="00537DDC">
            <w:pPr>
              <w:jc w:val="center"/>
              <w:rPr>
                <w:ins w:id="135" w:author="Alejandro BUren" w:date="2018-09-19T23:08:00Z"/>
                <w:rFonts w:ascii="Calibri" w:eastAsia="Times New Roman" w:hAnsi="Calibri"/>
                <w:color w:val="000000"/>
                <w:lang w:eastAsia="en-CA"/>
              </w:rPr>
            </w:pPr>
            <w:ins w:id="136"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675CA6DD" w14:textId="77777777" w:rsidR="00E35434" w:rsidRDefault="00E35434" w:rsidP="00537DDC">
            <w:pPr>
              <w:jc w:val="center"/>
              <w:rPr>
                <w:ins w:id="137" w:author="Alejandro BUren" w:date="2018-09-19T23:08:00Z"/>
              </w:rPr>
            </w:pPr>
            <w:ins w:id="138" w:author="Alejandro BUren" w:date="2018-09-19T23:08:00Z">
              <w:r w:rsidRPr="00CA4532">
                <w:rPr>
                  <w:rFonts w:ascii="Calibri" w:eastAsia="Times New Roman" w:hAnsi="Calibri"/>
                  <w:color w:val="000000"/>
                  <w:lang w:eastAsia="en-CA"/>
                </w:rPr>
                <w:t>↓</w:t>
              </w:r>
            </w:ins>
          </w:p>
        </w:tc>
      </w:tr>
      <w:tr w:rsidR="00E35434" w:rsidRPr="00D325B5" w14:paraId="557E36FA" w14:textId="77777777" w:rsidTr="00537DDC">
        <w:trPr>
          <w:trHeight w:val="762"/>
          <w:ins w:id="139"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8DDA8E6" w14:textId="77777777" w:rsidR="00E35434" w:rsidRPr="00D325B5" w:rsidRDefault="00E35434" w:rsidP="00537DDC">
            <w:pPr>
              <w:jc w:val="both"/>
              <w:rPr>
                <w:ins w:id="140" w:author="Alejandro BUren" w:date="2018-09-19T23:08:00Z"/>
                <w:rFonts w:ascii="Calibri" w:eastAsia="Times New Roman" w:hAnsi="Calibri"/>
                <w:color w:val="000000"/>
                <w:lang w:eastAsia="en-CA"/>
              </w:rPr>
            </w:pPr>
            <w:ins w:id="141" w:author="Alejandro BUren" w:date="2018-09-19T23:08:00Z">
              <w:r w:rsidRPr="00D325B5">
                <w:rPr>
                  <w:rFonts w:ascii="Calibri" w:eastAsia="Times New Roman" w:hAnsi="Calibri"/>
                  <w:color w:val="000000"/>
                  <w:lang w:eastAsia="en-CA"/>
                </w:rPr>
                <w:t>Harp seal population trend</w:t>
              </w:r>
            </w:ins>
          </w:p>
        </w:tc>
        <w:tc>
          <w:tcPr>
            <w:tcW w:w="2070" w:type="dxa"/>
            <w:tcBorders>
              <w:top w:val="nil"/>
              <w:left w:val="nil"/>
              <w:bottom w:val="single" w:sz="4" w:space="0" w:color="auto"/>
              <w:right w:val="single" w:sz="4" w:space="0" w:color="auto"/>
            </w:tcBorders>
            <w:shd w:val="clear" w:color="000000" w:fill="FFFFFF"/>
            <w:noWrap/>
            <w:vAlign w:val="center"/>
            <w:hideMark/>
          </w:tcPr>
          <w:p w14:paraId="2AA542EB" w14:textId="77777777" w:rsidR="00E35434" w:rsidRPr="00D325B5" w:rsidRDefault="00E35434" w:rsidP="00537DDC">
            <w:pPr>
              <w:jc w:val="center"/>
              <w:rPr>
                <w:ins w:id="142" w:author="Alejandro BUren" w:date="2018-09-19T23:08:00Z"/>
                <w:rFonts w:ascii="Calibri" w:eastAsia="Times New Roman" w:hAnsi="Calibri"/>
                <w:color w:val="000000"/>
                <w:lang w:eastAsia="en-CA"/>
              </w:rPr>
            </w:pPr>
            <w:ins w:id="143"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104F02A" w14:textId="77777777" w:rsidR="00E35434" w:rsidRDefault="00E35434" w:rsidP="00537DDC">
            <w:pPr>
              <w:jc w:val="center"/>
              <w:rPr>
                <w:ins w:id="144" w:author="Alejandro BUren" w:date="2018-09-19T23:08:00Z"/>
              </w:rPr>
            </w:pPr>
            <w:ins w:id="145" w:author="Alejandro BUren" w:date="2018-09-19T23:08:00Z">
              <w:r w:rsidRPr="00412EC5">
                <w:rPr>
                  <w:rFonts w:ascii="Calibri" w:eastAsia="Times New Roman" w:hAnsi="Calibri"/>
                  <w:color w:val="000000"/>
                  <w:sz w:val="36"/>
                  <w:szCs w:val="36"/>
                  <w:lang w:eastAsia="en-CA"/>
                </w:rPr>
                <w:t>−</w:t>
              </w:r>
            </w:ins>
          </w:p>
        </w:tc>
      </w:tr>
      <w:tr w:rsidR="00E35434" w:rsidRPr="00D325B5" w14:paraId="5FC2A4C5" w14:textId="77777777" w:rsidTr="00537DDC">
        <w:trPr>
          <w:trHeight w:val="762"/>
          <w:ins w:id="146"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60FE5BE" w14:textId="77777777" w:rsidR="00E35434" w:rsidRPr="00D325B5" w:rsidRDefault="00E35434" w:rsidP="00537DDC">
            <w:pPr>
              <w:jc w:val="both"/>
              <w:rPr>
                <w:ins w:id="147" w:author="Alejandro BUren" w:date="2018-09-19T23:08:00Z"/>
                <w:rFonts w:ascii="Calibri" w:eastAsia="Times New Roman" w:hAnsi="Calibri"/>
                <w:color w:val="000000"/>
                <w:lang w:eastAsia="en-CA"/>
              </w:rPr>
            </w:pPr>
            <w:ins w:id="148" w:author="Alejandro BUren" w:date="2018-09-19T23:08:00Z">
              <w:r w:rsidRPr="00D325B5">
                <w:rPr>
                  <w:rFonts w:ascii="Calibri" w:eastAsia="Times New Roman" w:hAnsi="Calibri"/>
                  <w:color w:val="000000"/>
                  <w:lang w:eastAsia="en-CA"/>
                </w:rPr>
                <w:t>Harp seal reproductive rates</w:t>
              </w:r>
            </w:ins>
          </w:p>
        </w:tc>
        <w:tc>
          <w:tcPr>
            <w:tcW w:w="2070" w:type="dxa"/>
            <w:tcBorders>
              <w:top w:val="nil"/>
              <w:left w:val="nil"/>
              <w:bottom w:val="single" w:sz="4" w:space="0" w:color="auto"/>
              <w:right w:val="single" w:sz="4" w:space="0" w:color="auto"/>
            </w:tcBorders>
            <w:shd w:val="clear" w:color="000000" w:fill="FFFFFF"/>
            <w:noWrap/>
            <w:vAlign w:val="center"/>
            <w:hideMark/>
          </w:tcPr>
          <w:p w14:paraId="0AED8A76" w14:textId="77777777" w:rsidR="00E35434" w:rsidRPr="00D325B5" w:rsidRDefault="00E35434" w:rsidP="00537DDC">
            <w:pPr>
              <w:jc w:val="center"/>
              <w:rPr>
                <w:ins w:id="149" w:author="Alejandro BUren" w:date="2018-09-19T23:08:00Z"/>
                <w:rFonts w:ascii="Calibri" w:eastAsia="Times New Roman" w:hAnsi="Calibri"/>
                <w:color w:val="000000"/>
                <w:lang w:eastAsia="en-CA"/>
              </w:rPr>
            </w:pPr>
            <w:ins w:id="150"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55E57B93" w14:textId="77777777" w:rsidR="00E35434" w:rsidRDefault="00E35434" w:rsidP="00537DDC">
            <w:pPr>
              <w:jc w:val="center"/>
              <w:rPr>
                <w:ins w:id="151" w:author="Alejandro BUren" w:date="2018-09-19T23:08:00Z"/>
              </w:rPr>
            </w:pPr>
            <w:ins w:id="152" w:author="Alejandro BUren" w:date="2018-09-19T23:08:00Z">
              <w:r w:rsidRPr="00CA4532">
                <w:rPr>
                  <w:rFonts w:ascii="Calibri" w:eastAsia="Times New Roman" w:hAnsi="Calibri"/>
                  <w:color w:val="000000"/>
                  <w:lang w:eastAsia="en-CA"/>
                </w:rPr>
                <w:t>↓</w:t>
              </w:r>
            </w:ins>
          </w:p>
        </w:tc>
      </w:tr>
      <w:tr w:rsidR="00E35434" w:rsidRPr="00D325B5" w14:paraId="251B866C" w14:textId="77777777" w:rsidTr="00537DDC">
        <w:trPr>
          <w:trHeight w:val="762"/>
          <w:ins w:id="153"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93808C2" w14:textId="77777777" w:rsidR="00E35434" w:rsidRPr="00D325B5" w:rsidRDefault="00E35434" w:rsidP="00537DDC">
            <w:pPr>
              <w:jc w:val="both"/>
              <w:rPr>
                <w:ins w:id="154" w:author="Alejandro BUren" w:date="2018-09-19T23:08:00Z"/>
                <w:rFonts w:ascii="Calibri" w:eastAsia="Times New Roman" w:hAnsi="Calibri"/>
                <w:color w:val="000000"/>
                <w:lang w:eastAsia="en-CA"/>
              </w:rPr>
            </w:pPr>
            <w:ins w:id="155" w:author="Alejandro BUren" w:date="2018-09-19T23:08:00Z">
              <w:r w:rsidRPr="00D325B5">
                <w:rPr>
                  <w:rFonts w:ascii="Calibri" w:eastAsia="Times New Roman" w:hAnsi="Calibri"/>
                  <w:color w:val="000000"/>
                  <w:lang w:eastAsia="en-CA"/>
                </w:rPr>
                <w:t>Seabird population trends</w:t>
              </w:r>
            </w:ins>
          </w:p>
        </w:tc>
        <w:tc>
          <w:tcPr>
            <w:tcW w:w="2070" w:type="dxa"/>
            <w:tcBorders>
              <w:top w:val="nil"/>
              <w:left w:val="nil"/>
              <w:bottom w:val="single" w:sz="4" w:space="0" w:color="auto"/>
              <w:right w:val="single" w:sz="4" w:space="0" w:color="auto"/>
            </w:tcBorders>
            <w:shd w:val="clear" w:color="000000" w:fill="FFFFFF"/>
            <w:noWrap/>
            <w:vAlign w:val="center"/>
            <w:hideMark/>
          </w:tcPr>
          <w:p w14:paraId="05B4E999" w14:textId="77777777" w:rsidR="00E35434" w:rsidRPr="00D325B5" w:rsidRDefault="00E35434" w:rsidP="00537DDC">
            <w:pPr>
              <w:jc w:val="center"/>
              <w:rPr>
                <w:ins w:id="156" w:author="Alejandro BUren" w:date="2018-09-19T23:08:00Z"/>
                <w:rFonts w:ascii="Calibri" w:eastAsia="Times New Roman" w:hAnsi="Calibri"/>
                <w:color w:val="000000"/>
                <w:lang w:eastAsia="en-CA"/>
              </w:rPr>
            </w:pPr>
            <w:ins w:id="157"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0872545F" w14:textId="77777777" w:rsidR="00E35434" w:rsidRDefault="00E35434" w:rsidP="00537DDC">
            <w:pPr>
              <w:jc w:val="center"/>
              <w:rPr>
                <w:ins w:id="158" w:author="Alejandro BUren" w:date="2018-09-19T23:08:00Z"/>
              </w:rPr>
            </w:pPr>
            <w:ins w:id="159" w:author="Alejandro BUren" w:date="2018-09-19T23:08:00Z">
              <w:r w:rsidRPr="00412EC5">
                <w:rPr>
                  <w:rFonts w:ascii="Calibri" w:eastAsia="Times New Roman" w:hAnsi="Calibri"/>
                  <w:color w:val="000000"/>
                  <w:sz w:val="36"/>
                  <w:szCs w:val="36"/>
                  <w:lang w:eastAsia="en-CA"/>
                </w:rPr>
                <w:t>−</w:t>
              </w:r>
            </w:ins>
          </w:p>
        </w:tc>
      </w:tr>
      <w:tr w:rsidR="00E35434" w:rsidRPr="00D325B5" w14:paraId="0C17C006" w14:textId="77777777" w:rsidTr="00537DDC">
        <w:trPr>
          <w:trHeight w:val="762"/>
          <w:ins w:id="160"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C00A2C5" w14:textId="77777777" w:rsidR="00E35434" w:rsidRPr="00D325B5" w:rsidRDefault="00E35434" w:rsidP="00537DDC">
            <w:pPr>
              <w:jc w:val="both"/>
              <w:rPr>
                <w:ins w:id="161" w:author="Alejandro BUren" w:date="2018-09-19T23:08:00Z"/>
                <w:rFonts w:ascii="Calibri" w:eastAsia="Times New Roman" w:hAnsi="Calibri"/>
                <w:color w:val="000000"/>
                <w:lang w:eastAsia="en-CA"/>
              </w:rPr>
            </w:pPr>
            <w:ins w:id="162" w:author="Alejandro BUren" w:date="2018-09-19T23:08:00Z">
              <w:r w:rsidRPr="00D325B5">
                <w:rPr>
                  <w:rFonts w:ascii="Calibri" w:eastAsia="Times New Roman" w:hAnsi="Calibri"/>
                  <w:color w:val="000000"/>
                  <w:lang w:eastAsia="en-CA"/>
                </w:rPr>
                <w:t>Seabird diets</w:t>
              </w:r>
            </w:ins>
          </w:p>
        </w:tc>
        <w:tc>
          <w:tcPr>
            <w:tcW w:w="2070" w:type="dxa"/>
            <w:tcBorders>
              <w:top w:val="nil"/>
              <w:left w:val="nil"/>
              <w:bottom w:val="single" w:sz="4" w:space="0" w:color="auto"/>
              <w:right w:val="single" w:sz="4" w:space="0" w:color="auto"/>
            </w:tcBorders>
            <w:shd w:val="clear" w:color="000000" w:fill="FFFFFF"/>
            <w:noWrap/>
            <w:vAlign w:val="center"/>
            <w:hideMark/>
          </w:tcPr>
          <w:p w14:paraId="2F71289F" w14:textId="77777777" w:rsidR="00E35434" w:rsidRPr="00D325B5" w:rsidRDefault="00E35434" w:rsidP="00537DDC">
            <w:pPr>
              <w:jc w:val="center"/>
              <w:rPr>
                <w:ins w:id="163" w:author="Alejandro BUren" w:date="2018-09-19T23:08:00Z"/>
                <w:rFonts w:ascii="Calibri" w:eastAsia="Times New Roman" w:hAnsi="Calibri"/>
                <w:color w:val="000000"/>
                <w:lang w:eastAsia="en-CA"/>
              </w:rPr>
            </w:pPr>
            <w:ins w:id="164"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2330396D" w14:textId="77777777" w:rsidR="00E35434" w:rsidRPr="00D325B5" w:rsidRDefault="00E35434" w:rsidP="00537DDC">
            <w:pPr>
              <w:jc w:val="center"/>
              <w:rPr>
                <w:ins w:id="165" w:author="Alejandro BUren" w:date="2018-09-19T23:08:00Z"/>
                <w:rFonts w:ascii="Calibri" w:eastAsia="Times New Roman" w:hAnsi="Calibri"/>
                <w:color w:val="000000"/>
                <w:lang w:eastAsia="en-CA"/>
              </w:rPr>
            </w:pPr>
            <w:ins w:id="166" w:author="Alejandro BUren" w:date="2018-09-19T23:08:00Z">
              <w:r w:rsidRPr="00D325B5">
                <w:rPr>
                  <w:rFonts w:ascii="Calibri" w:eastAsia="Times New Roman" w:hAnsi="Calibri"/>
                  <w:color w:val="000000"/>
                  <w:lang w:eastAsia="en-CA"/>
                </w:rPr>
                <w:t>↑</w:t>
              </w:r>
            </w:ins>
          </w:p>
        </w:tc>
      </w:tr>
      <w:tr w:rsidR="00E35434" w:rsidRPr="00D325B5" w14:paraId="4D6600CE" w14:textId="77777777" w:rsidTr="00537DDC">
        <w:trPr>
          <w:trHeight w:val="762"/>
          <w:ins w:id="167"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62E6D37" w14:textId="77777777" w:rsidR="00E35434" w:rsidRPr="00D325B5" w:rsidRDefault="00E35434" w:rsidP="00537DDC">
            <w:pPr>
              <w:jc w:val="both"/>
              <w:rPr>
                <w:ins w:id="168" w:author="Alejandro BUren" w:date="2018-09-19T23:08:00Z"/>
                <w:rFonts w:ascii="Calibri" w:eastAsia="Times New Roman" w:hAnsi="Calibri"/>
                <w:color w:val="000000"/>
                <w:lang w:eastAsia="en-CA"/>
              </w:rPr>
            </w:pPr>
            <w:ins w:id="169" w:author="Alejandro BUren" w:date="2018-09-19T23:08:00Z">
              <w:r w:rsidRPr="00D325B5">
                <w:rPr>
                  <w:rFonts w:ascii="Calibri" w:eastAsia="Times New Roman" w:hAnsi="Calibri"/>
                  <w:i/>
                  <w:iCs/>
                  <w:color w:val="000000"/>
                  <w:lang w:eastAsia="en-CA"/>
                </w:rPr>
                <w:t xml:space="preserve">Calanus </w:t>
              </w:r>
              <w:proofErr w:type="spellStart"/>
              <w:r w:rsidRPr="00D325B5">
                <w:rPr>
                  <w:rFonts w:ascii="Calibri" w:eastAsia="Times New Roman" w:hAnsi="Calibri"/>
                  <w:i/>
                  <w:iCs/>
                  <w:color w:val="000000"/>
                  <w:lang w:eastAsia="en-CA"/>
                </w:rPr>
                <w:t>finmarchicus</w:t>
              </w:r>
              <w:proofErr w:type="spellEnd"/>
              <w:r w:rsidRPr="00D325B5">
                <w:rPr>
                  <w:rFonts w:ascii="Calibri" w:eastAsia="Times New Roman" w:hAnsi="Calibri"/>
                  <w:i/>
                  <w:iCs/>
                  <w:color w:val="000000"/>
                  <w:lang w:eastAsia="en-CA"/>
                </w:rPr>
                <w:t xml:space="preserve"> </w:t>
              </w:r>
              <w:r w:rsidRPr="00D325B5">
                <w:rPr>
                  <w:rFonts w:ascii="Calibri" w:eastAsia="Times New Roman" w:hAnsi="Calibri"/>
                  <w:color w:val="000000"/>
                  <w:lang w:eastAsia="en-CA"/>
                </w:rPr>
                <w:t>abundance</w:t>
              </w:r>
            </w:ins>
          </w:p>
        </w:tc>
        <w:tc>
          <w:tcPr>
            <w:tcW w:w="2070" w:type="dxa"/>
            <w:tcBorders>
              <w:top w:val="nil"/>
              <w:left w:val="nil"/>
              <w:bottom w:val="single" w:sz="4" w:space="0" w:color="auto"/>
              <w:right w:val="single" w:sz="4" w:space="0" w:color="auto"/>
            </w:tcBorders>
            <w:shd w:val="clear" w:color="000000" w:fill="FFFFFF"/>
            <w:noWrap/>
            <w:vAlign w:val="center"/>
            <w:hideMark/>
          </w:tcPr>
          <w:p w14:paraId="3E2091F3" w14:textId="77777777" w:rsidR="00E35434" w:rsidRPr="00D325B5" w:rsidRDefault="00E35434" w:rsidP="00537DDC">
            <w:pPr>
              <w:jc w:val="center"/>
              <w:rPr>
                <w:ins w:id="170" w:author="Alejandro BUren" w:date="2018-09-19T23:08:00Z"/>
                <w:rFonts w:ascii="Calibri" w:eastAsia="Times New Roman" w:hAnsi="Calibri"/>
                <w:color w:val="000000"/>
                <w:lang w:eastAsia="en-CA"/>
              </w:rPr>
            </w:pPr>
            <w:ins w:id="171" w:author="Alejandro BUren" w:date="2018-09-19T23:08:00Z">
              <w:r w:rsidRPr="00D325B5">
                <w:rPr>
                  <w:rFonts w:ascii="Calibri" w:eastAsia="Times New Roman" w:hAnsi="Calibri"/>
                  <w:color w:val="000000"/>
                  <w:sz w:val="36"/>
                  <w:szCs w:val="36"/>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028BEF3F" w14:textId="77777777" w:rsidR="00E35434" w:rsidRPr="00D325B5" w:rsidRDefault="00E35434" w:rsidP="00537DDC">
            <w:pPr>
              <w:jc w:val="center"/>
              <w:rPr>
                <w:ins w:id="172" w:author="Alejandro BUren" w:date="2018-09-19T23:08:00Z"/>
                <w:rFonts w:ascii="Calibri" w:eastAsia="Times New Roman" w:hAnsi="Calibri"/>
                <w:color w:val="000000"/>
                <w:lang w:eastAsia="en-CA"/>
              </w:rPr>
            </w:pPr>
            <w:ins w:id="173" w:author="Alejandro BUren" w:date="2018-09-19T23:08:00Z">
              <w:r w:rsidRPr="00412EC5">
                <w:rPr>
                  <w:rFonts w:ascii="Calibri" w:eastAsia="Times New Roman" w:hAnsi="Calibri"/>
                  <w:color w:val="000000"/>
                  <w:sz w:val="36"/>
                  <w:szCs w:val="36"/>
                  <w:lang w:eastAsia="en-CA"/>
                </w:rPr>
                <w:t>−</w:t>
              </w:r>
            </w:ins>
          </w:p>
        </w:tc>
      </w:tr>
      <w:tr w:rsidR="00E35434" w:rsidRPr="00D325B5" w14:paraId="2AD4A98D" w14:textId="77777777" w:rsidTr="00537DDC">
        <w:trPr>
          <w:trHeight w:val="762"/>
          <w:ins w:id="174" w:author="Alejandro BUren" w:date="2018-09-19T23:08:00Z"/>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D39AC2A" w14:textId="77777777" w:rsidR="00E35434" w:rsidRPr="00D325B5" w:rsidRDefault="00E35434" w:rsidP="00537DDC">
            <w:pPr>
              <w:jc w:val="both"/>
              <w:rPr>
                <w:ins w:id="175" w:author="Alejandro BUren" w:date="2018-09-19T23:08:00Z"/>
                <w:rFonts w:ascii="Calibri" w:eastAsia="Times New Roman" w:hAnsi="Calibri"/>
                <w:color w:val="000000"/>
                <w:lang w:eastAsia="en-CA"/>
              </w:rPr>
            </w:pPr>
            <w:ins w:id="176" w:author="Alejandro BUren" w:date="2018-09-19T23:08:00Z">
              <w:r w:rsidRPr="00D325B5">
                <w:rPr>
                  <w:rFonts w:ascii="Calibri" w:eastAsia="Times New Roman" w:hAnsi="Calibri"/>
                  <w:color w:val="000000"/>
                  <w:lang w:eastAsia="en-CA"/>
                </w:rPr>
                <w:t>Physical variability</w:t>
              </w:r>
            </w:ins>
          </w:p>
        </w:tc>
        <w:tc>
          <w:tcPr>
            <w:tcW w:w="2070" w:type="dxa"/>
            <w:tcBorders>
              <w:top w:val="nil"/>
              <w:left w:val="nil"/>
              <w:bottom w:val="single" w:sz="4" w:space="0" w:color="auto"/>
              <w:right w:val="single" w:sz="4" w:space="0" w:color="auto"/>
            </w:tcBorders>
            <w:shd w:val="clear" w:color="000000" w:fill="FFFFFF"/>
            <w:noWrap/>
            <w:vAlign w:val="center"/>
            <w:hideMark/>
          </w:tcPr>
          <w:p w14:paraId="088EA320" w14:textId="77777777" w:rsidR="00E35434" w:rsidRPr="00D325B5" w:rsidRDefault="00E35434" w:rsidP="00537DDC">
            <w:pPr>
              <w:jc w:val="center"/>
              <w:rPr>
                <w:ins w:id="177" w:author="Alejandro BUren" w:date="2018-09-19T23:08:00Z"/>
                <w:rFonts w:ascii="Calibri" w:eastAsia="Times New Roman" w:hAnsi="Calibri"/>
                <w:color w:val="000000"/>
                <w:lang w:eastAsia="en-CA"/>
              </w:rPr>
            </w:pPr>
            <w:ins w:id="178" w:author="Alejandro BUren" w:date="2018-09-19T23:08:00Z">
              <w:r w:rsidRPr="00506FE7">
                <w:rPr>
                  <w:rFonts w:ascii="Calibri" w:eastAsia="Times New Roman" w:hAnsi="Calibri"/>
                  <w:color w:val="000000"/>
                  <w:lang w:eastAsia="en-CA"/>
                </w:rPr>
                <w:t>↑</w:t>
              </w:r>
            </w:ins>
          </w:p>
        </w:tc>
        <w:tc>
          <w:tcPr>
            <w:tcW w:w="2420" w:type="dxa"/>
            <w:tcBorders>
              <w:top w:val="nil"/>
              <w:left w:val="nil"/>
              <w:bottom w:val="single" w:sz="4" w:space="0" w:color="auto"/>
              <w:right w:val="single" w:sz="4" w:space="0" w:color="auto"/>
            </w:tcBorders>
            <w:shd w:val="clear" w:color="000000" w:fill="FFFFFF"/>
            <w:noWrap/>
            <w:vAlign w:val="center"/>
            <w:hideMark/>
          </w:tcPr>
          <w:p w14:paraId="6314AA43" w14:textId="77777777" w:rsidR="00E35434" w:rsidRPr="00D325B5" w:rsidRDefault="00E35434" w:rsidP="00537DDC">
            <w:pPr>
              <w:jc w:val="center"/>
              <w:rPr>
                <w:ins w:id="179" w:author="Alejandro BUren" w:date="2018-09-19T23:08:00Z"/>
                <w:rFonts w:ascii="Calibri" w:eastAsia="Times New Roman" w:hAnsi="Calibri"/>
                <w:color w:val="000000"/>
                <w:lang w:eastAsia="en-CA"/>
              </w:rPr>
            </w:pPr>
            <w:ins w:id="180" w:author="Alejandro BUren" w:date="2018-09-19T23:08:00Z">
              <w:r w:rsidRPr="00CA4532">
                <w:rPr>
                  <w:rFonts w:ascii="Calibri" w:eastAsia="Times New Roman" w:hAnsi="Calibri"/>
                  <w:color w:val="000000"/>
                  <w:lang w:eastAsia="en-CA"/>
                </w:rPr>
                <w:t>↓</w:t>
              </w:r>
            </w:ins>
          </w:p>
        </w:tc>
      </w:tr>
    </w:tbl>
    <w:p w14:paraId="3B795E90" w14:textId="77777777" w:rsidR="00E35434" w:rsidRDefault="00E35434" w:rsidP="00E35434">
      <w:pPr>
        <w:rPr>
          <w:ins w:id="181" w:author="Alejandro BUren" w:date="2018-09-19T23:08:00Z"/>
        </w:rPr>
      </w:pPr>
      <w:ins w:id="182" w:author="Alejandro BUren" w:date="2018-09-19T23:08:00Z">
        <w:r w:rsidRPr="00C66394">
          <w:rPr>
            <w:rFonts w:ascii="Calibri" w:eastAsia="Times New Roman" w:hAnsi="Calibri"/>
            <w:color w:val="000000"/>
            <w:sz w:val="40"/>
            <w:szCs w:val="40"/>
            <w:lang w:eastAsia="en-CA"/>
          </w:rPr>
          <w:t>↑</w:t>
        </w:r>
        <w:r>
          <w:rPr>
            <w:rFonts w:ascii="Calibri" w:eastAsia="Times New Roman" w:hAnsi="Calibri"/>
            <w:color w:val="000000"/>
            <w:sz w:val="40"/>
            <w:szCs w:val="40"/>
            <w:lang w:eastAsia="en-CA"/>
          </w:rPr>
          <w:t xml:space="preserve"> </w:t>
        </w:r>
        <w:r w:rsidRPr="0038661D">
          <w:rPr>
            <w:rFonts w:eastAsia="Times New Roman"/>
            <w:color w:val="000000"/>
            <w:lang w:eastAsia="en-CA"/>
          </w:rPr>
          <w:t>Support in favor of hypothesis</w:t>
        </w:r>
      </w:ins>
    </w:p>
    <w:p w14:paraId="3A2D9A12" w14:textId="77777777" w:rsidR="00E35434" w:rsidRDefault="00E35434" w:rsidP="00E35434">
      <w:pPr>
        <w:rPr>
          <w:ins w:id="183" w:author="Alejandro BUren" w:date="2018-09-19T23:08:00Z"/>
          <w:rFonts w:ascii="Calibri" w:eastAsia="Times New Roman" w:hAnsi="Calibri"/>
          <w:color w:val="000000"/>
          <w:lang w:eastAsia="en-CA"/>
        </w:rPr>
      </w:pPr>
      <w:ins w:id="184" w:author="Alejandro BUren" w:date="2018-09-19T23:08:00Z">
        <w:r w:rsidRPr="00D325B5">
          <w:rPr>
            <w:rFonts w:ascii="Calibri" w:eastAsia="Times New Roman" w:hAnsi="Calibri"/>
            <w:color w:val="000000"/>
            <w:lang w:eastAsia="en-CA"/>
          </w:rPr>
          <w:t>↑</w:t>
        </w:r>
        <w:r>
          <w:rPr>
            <w:rFonts w:ascii="Calibri" w:eastAsia="Times New Roman" w:hAnsi="Calibri"/>
            <w:color w:val="000000"/>
            <w:lang w:eastAsia="en-CA"/>
          </w:rPr>
          <w:t xml:space="preserve"> </w:t>
        </w:r>
        <w:r w:rsidRPr="0038661D">
          <w:rPr>
            <w:rFonts w:eastAsia="Times New Roman"/>
            <w:color w:val="000000"/>
            <w:lang w:eastAsia="en-CA"/>
          </w:rPr>
          <w:t>Consistent with hypothesis</w:t>
        </w:r>
      </w:ins>
    </w:p>
    <w:p w14:paraId="027C83A1" w14:textId="77777777" w:rsidR="00E35434" w:rsidRDefault="00E35434" w:rsidP="00E35434">
      <w:pPr>
        <w:rPr>
          <w:ins w:id="185" w:author="Alejandro BUren" w:date="2018-09-19T23:08:00Z"/>
          <w:rFonts w:ascii="Calibri" w:eastAsia="Times New Roman" w:hAnsi="Calibri"/>
          <w:color w:val="000000"/>
          <w:sz w:val="36"/>
          <w:szCs w:val="36"/>
          <w:lang w:eastAsia="en-CA"/>
        </w:rPr>
      </w:pPr>
      <w:ins w:id="186" w:author="Alejandro BUren" w:date="2018-09-19T23:08:00Z">
        <w:r w:rsidRPr="00D325B5">
          <w:rPr>
            <w:rFonts w:ascii="Calibri" w:eastAsia="Times New Roman" w:hAnsi="Calibri"/>
            <w:color w:val="000000"/>
            <w:sz w:val="36"/>
            <w:szCs w:val="36"/>
            <w:lang w:eastAsia="en-CA"/>
          </w:rPr>
          <w:t>−</w:t>
        </w:r>
        <w:r>
          <w:rPr>
            <w:rFonts w:ascii="Calibri" w:eastAsia="Times New Roman" w:hAnsi="Calibri"/>
            <w:color w:val="000000"/>
            <w:sz w:val="36"/>
            <w:szCs w:val="36"/>
            <w:lang w:eastAsia="en-CA"/>
          </w:rPr>
          <w:t xml:space="preserve"> </w:t>
        </w:r>
        <w:r w:rsidRPr="0038661D">
          <w:rPr>
            <w:rFonts w:eastAsia="Times New Roman"/>
            <w:color w:val="000000"/>
            <w:lang w:eastAsia="en-CA"/>
          </w:rPr>
          <w:t>Equivocal support or the evidence cannot be used to test the hypotheses</w:t>
        </w:r>
      </w:ins>
    </w:p>
    <w:p w14:paraId="7DD257DB" w14:textId="77777777" w:rsidR="00E35434" w:rsidRDefault="00E35434" w:rsidP="00E35434">
      <w:pPr>
        <w:rPr>
          <w:ins w:id="187" w:author="Alejandro BUren" w:date="2018-09-19T23:08:00Z"/>
          <w:rFonts w:ascii="Calibri" w:eastAsia="Times New Roman" w:hAnsi="Calibri"/>
          <w:color w:val="000000"/>
          <w:lang w:eastAsia="en-CA"/>
        </w:rPr>
      </w:pPr>
      <w:ins w:id="188" w:author="Alejandro BUren" w:date="2018-09-19T23:08:00Z">
        <w:r w:rsidRPr="00CA4532">
          <w:rPr>
            <w:rFonts w:ascii="Calibri" w:eastAsia="Times New Roman" w:hAnsi="Calibri"/>
            <w:color w:val="000000"/>
            <w:lang w:eastAsia="en-CA"/>
          </w:rPr>
          <w:t>↓</w:t>
        </w:r>
        <w:r>
          <w:rPr>
            <w:rFonts w:ascii="Calibri" w:eastAsia="Times New Roman" w:hAnsi="Calibri"/>
            <w:color w:val="000000"/>
            <w:lang w:eastAsia="en-CA"/>
          </w:rPr>
          <w:t xml:space="preserve"> </w:t>
        </w:r>
        <w:r w:rsidRPr="0038661D">
          <w:rPr>
            <w:rFonts w:eastAsia="Times New Roman"/>
            <w:color w:val="000000"/>
            <w:lang w:eastAsia="en-CA"/>
          </w:rPr>
          <w:t>Inconsistent with hypothesis</w:t>
        </w:r>
      </w:ins>
    </w:p>
    <w:p w14:paraId="09815863" w14:textId="77777777" w:rsidR="00E35434" w:rsidRDefault="00E35434" w:rsidP="00E35434">
      <w:pPr>
        <w:rPr>
          <w:ins w:id="189" w:author="Alejandro BUren" w:date="2018-09-19T23:08:00Z"/>
          <w:rFonts w:eastAsia="Times New Roman"/>
          <w:color w:val="000000"/>
          <w:lang w:eastAsia="en-CA"/>
        </w:rPr>
      </w:pPr>
      <w:ins w:id="190" w:author="Alejandro BUren" w:date="2018-09-19T23:08:00Z">
        <w:r w:rsidRPr="00C66394">
          <w:rPr>
            <w:rFonts w:ascii="Calibri" w:eastAsia="Times New Roman" w:hAnsi="Calibri"/>
            <w:color w:val="000000"/>
            <w:sz w:val="40"/>
            <w:szCs w:val="40"/>
            <w:lang w:eastAsia="en-CA"/>
          </w:rPr>
          <w:t>↓</w:t>
        </w:r>
        <w:r>
          <w:rPr>
            <w:rFonts w:ascii="Calibri" w:eastAsia="Times New Roman" w:hAnsi="Calibri"/>
            <w:color w:val="000000"/>
            <w:sz w:val="40"/>
            <w:szCs w:val="40"/>
            <w:lang w:eastAsia="en-CA"/>
          </w:rPr>
          <w:t xml:space="preserve"> </w:t>
        </w:r>
        <w:r w:rsidRPr="0038661D">
          <w:rPr>
            <w:rFonts w:eastAsia="Times New Roman"/>
            <w:color w:val="000000"/>
            <w:lang w:eastAsia="en-CA"/>
          </w:rPr>
          <w:t>Support against hypothesis</w:t>
        </w:r>
      </w:ins>
    </w:p>
    <w:p w14:paraId="422880B1" w14:textId="77777777" w:rsidR="00E35434" w:rsidRDefault="00E35434" w:rsidP="00E35434">
      <w:pPr>
        <w:rPr>
          <w:ins w:id="191" w:author="Alejandro BUren" w:date="2018-09-19T23:08:00Z"/>
        </w:rPr>
      </w:pPr>
      <w:ins w:id="192" w:author="Alejandro BUren" w:date="2018-09-19T23:08:00Z">
        <w:r>
          <w:br w:type="page"/>
        </w:r>
      </w:ins>
    </w:p>
    <w:p w14:paraId="6574687F" w14:textId="77777777"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6311DCFF" w:rsidR="00794830" w:rsidRDefault="00BD35A4">
      <w:pPr>
        <w:pStyle w:val="Caption"/>
        <w:spacing w:after="0" w:line="480" w:lineRule="auto"/>
        <w:rPr>
          <w:rStyle w:val="None"/>
          <w:b w:val="0"/>
          <w:bCs w:val="0"/>
          <w:color w:val="000000"/>
          <w:sz w:val="24"/>
          <w:szCs w:val="24"/>
          <w:u w:color="000000"/>
        </w:rPr>
      </w:pPr>
      <w:bookmarkStart w:id="193" w:name="_Ref314012633"/>
      <w:r>
        <w:rPr>
          <w:rStyle w:val="None"/>
          <w:b w:val="0"/>
          <w:bCs w:val="0"/>
          <w:color w:val="000000"/>
          <w:sz w:val="24"/>
          <w:szCs w:val="24"/>
          <w:u w:color="000000"/>
        </w:rPr>
        <w:t xml:space="preserve">Fig. 1.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0A364D">
        <w:rPr>
          <w:rStyle w:val="None"/>
          <w:b w:val="0"/>
          <w:bCs w:val="0"/>
          <w:color w:val="000000"/>
          <w:sz w:val="24"/>
          <w:szCs w:val="24"/>
          <w:u w:color="000000"/>
        </w:rPr>
        <w:fldChar w:fldCharType="begin"/>
      </w:r>
      <w:r w:rsidR="000A364D">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0A364D">
        <w:rPr>
          <w:rStyle w:val="None"/>
          <w:b w:val="0"/>
          <w:bCs w:val="0"/>
          <w:color w:val="000000"/>
          <w:sz w:val="24"/>
          <w:szCs w:val="24"/>
          <w:u w:color="000000"/>
        </w:rPr>
        <w:fldChar w:fldCharType="separate"/>
      </w:r>
      <w:r w:rsidR="000A364D">
        <w:rPr>
          <w:rStyle w:val="None"/>
          <w:b w:val="0"/>
          <w:bCs w:val="0"/>
          <w:noProof/>
          <w:color w:val="000000"/>
          <w:sz w:val="24"/>
          <w:szCs w:val="24"/>
          <w:u w:color="000000"/>
        </w:rPr>
        <w:t>(see Bakanev 1992 for more details)</w:t>
      </w:r>
      <w:r w:rsidR="000A364D">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 xml:space="preserve">Div. 2J3K in October 1983 by Canada </w:t>
      </w:r>
      <w:r>
        <w:rPr>
          <w:rStyle w:val="None"/>
          <w:b w:val="0"/>
          <w:bCs w:val="0"/>
          <w:color w:val="000000"/>
          <w:sz w:val="24"/>
          <w:szCs w:val="24"/>
          <w:u w:color="000000"/>
        </w:rPr>
        <w:t xml:space="preserve">(see </w:t>
      </w:r>
      <w:r w:rsidRPr="003D5AB3">
        <w:rPr>
          <w:rStyle w:val="None"/>
          <w:b w:val="0"/>
          <w:bCs w:val="0"/>
          <w:color w:val="000000"/>
          <w:sz w:val="24"/>
          <w:szCs w:val="24"/>
          <w:highlight w:val="yellow"/>
          <w:u w:color="000000"/>
        </w:rPr>
        <w:t xml:space="preserve">Miller and </w:t>
      </w:r>
      <w:proofErr w:type="spellStart"/>
      <w:r w:rsidRPr="003D5AB3">
        <w:rPr>
          <w:rStyle w:val="None"/>
          <w:b w:val="0"/>
          <w:bCs w:val="0"/>
          <w:color w:val="000000"/>
          <w:sz w:val="24"/>
          <w:szCs w:val="24"/>
          <w:highlight w:val="yellow"/>
          <w:u w:color="000000"/>
        </w:rPr>
        <w:t>Carscadden</w:t>
      </w:r>
      <w:proofErr w:type="spellEnd"/>
      <w:r w:rsidRPr="003D5AB3">
        <w:rPr>
          <w:rStyle w:val="None"/>
          <w:b w:val="0"/>
          <w:bCs w:val="0"/>
          <w:color w:val="000000"/>
          <w:sz w:val="24"/>
          <w:szCs w:val="24"/>
          <w:highlight w:val="yellow"/>
          <w:u w:color="000000"/>
        </w:rPr>
        <w:t xml:space="preserve"> 1983</w:t>
      </w:r>
      <w:r>
        <w:rPr>
          <w:rStyle w:val="None"/>
          <w:b w:val="0"/>
          <w:bCs w:val="0"/>
          <w:color w:val="000000"/>
          <w:sz w:val="24"/>
          <w:szCs w:val="24"/>
          <w:u w:color="000000"/>
        </w:rPr>
        <w:t xml:space="preserve"> for more details);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0A364D">
        <w:rPr>
          <w:rStyle w:val="None"/>
          <w:b w:val="0"/>
          <w:bCs w:val="0"/>
          <w:color w:val="000000"/>
          <w:sz w:val="24"/>
          <w:szCs w:val="24"/>
          <w:u w:color="000000"/>
        </w:rPr>
        <w:fldChar w:fldCharType="begin"/>
      </w:r>
      <w:r w:rsidR="000A364D">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0A364D">
        <w:rPr>
          <w:rStyle w:val="None"/>
          <w:b w:val="0"/>
          <w:bCs w:val="0"/>
          <w:color w:val="000000"/>
          <w:sz w:val="24"/>
          <w:szCs w:val="24"/>
          <w:u w:color="000000"/>
        </w:rPr>
        <w:fldChar w:fldCharType="separate"/>
      </w:r>
      <w:r w:rsidR="000A364D">
        <w:rPr>
          <w:rStyle w:val="None"/>
          <w:b w:val="0"/>
          <w:bCs w:val="0"/>
          <w:noProof/>
          <w:color w:val="000000"/>
          <w:sz w:val="24"/>
          <w:szCs w:val="24"/>
          <w:u w:color="000000"/>
        </w:rPr>
        <w:t>(see Bakanev 1992 for more details)</w:t>
      </w:r>
      <w:r w:rsidR="000A364D">
        <w:rPr>
          <w:rStyle w:val="None"/>
          <w:b w:val="0"/>
          <w:bCs w:val="0"/>
          <w:color w:val="000000"/>
          <w:sz w:val="24"/>
          <w:szCs w:val="24"/>
          <w:u w:color="000000"/>
        </w:rPr>
        <w:fldChar w:fldCharType="end"/>
      </w:r>
      <w:r>
        <w:rPr>
          <w:rStyle w:val="None"/>
          <w:b w:val="0"/>
          <w:bCs w:val="0"/>
          <w:color w:val="000000"/>
          <w:sz w:val="24"/>
          <w:szCs w:val="24"/>
          <w:u w:color="000000"/>
        </w:rPr>
        <w:t>.</w:t>
      </w:r>
    </w:p>
    <w:p w14:paraId="6643007C" w14:textId="7C87F11B" w:rsidR="00794830" w:rsidRDefault="00BD35A4">
      <w:pPr>
        <w:pStyle w:val="BodyA"/>
        <w:spacing w:line="480" w:lineRule="auto"/>
        <w:rPr>
          <w:rStyle w:val="css-g38gqj"/>
        </w:rPr>
      </w:pPr>
      <w:bookmarkStart w:id="194" w:name="_Ref5141612591"/>
      <w:r>
        <w:rPr>
          <w:rStyle w:val="css-g38gqj"/>
        </w:rPr>
        <w:t xml:space="preserve">Fig. </w:t>
      </w:r>
      <w:bookmarkEnd w:id="193"/>
      <w:bookmarkEnd w:id="194"/>
      <w:r>
        <w:rPr>
          <w:rStyle w:val="css-g38gqj"/>
        </w:rPr>
        <w:t xml:space="preserve">2. (a) Capelin biomass </w:t>
      </w:r>
      <w:r w:rsidR="00C97DAB">
        <w:rPr>
          <w:rStyle w:val="css-g38gqj"/>
        </w:rPr>
        <w:t>(kg/ km</w:t>
      </w:r>
      <w:r w:rsidR="00C97DAB" w:rsidRPr="00C97DAB">
        <w:rPr>
          <w:rStyle w:val="css-g38gqj"/>
          <w:vertAlign w:val="superscript"/>
        </w:rPr>
        <w:t>-2</w:t>
      </w:r>
      <w:r w:rsidR="00C97DAB">
        <w:rPr>
          <w:rStyle w:val="css-g38gqj"/>
        </w:rPr>
        <w:t xml:space="preserve">) </w:t>
      </w:r>
      <w:r>
        <w:rPr>
          <w:rStyle w:val="css-g38gqj"/>
        </w:rPr>
        <w:t>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w:t>
      </w:r>
      <w:r w:rsidR="00F965BD">
        <w:rPr>
          <w:rStyle w:val="css-g38gqj"/>
        </w:rPr>
        <w:t xml:space="preserve"> </w:t>
      </w:r>
      <w:r>
        <w:rPr>
          <w:rStyle w:val="css-g38gqj"/>
        </w:rPr>
        <w:t>=</w:t>
      </w:r>
      <w:r w:rsidR="00F965BD">
        <w:rPr>
          <w:rStyle w:val="css-g38gqj"/>
        </w:rPr>
        <w:t xml:space="preserve"> </w:t>
      </w:r>
      <w:r>
        <w:rPr>
          <w:rStyle w:val="css-g38gqj"/>
        </w:rPr>
        <w:t xml:space="preserve">864) sampled in the seasonal inshore acoustic surveys in Trinity Bay in 2003-05. S/R is spent/recovering, Mat. is maturing, and </w:t>
      </w:r>
      <w:proofErr w:type="spellStart"/>
      <w:r>
        <w:rPr>
          <w:rStyle w:val="css-g38gqj"/>
        </w:rPr>
        <w:t>Imm</w:t>
      </w:r>
      <w:proofErr w:type="spellEnd"/>
      <w:r>
        <w:rPr>
          <w:rStyle w:val="css-g38gqj"/>
        </w:rPr>
        <w:t>. is immature.</w:t>
      </w:r>
    </w:p>
    <w:p w14:paraId="3376861D" w14:textId="276BF5B7" w:rsidR="00794830" w:rsidRDefault="00BD35A4">
      <w:pPr>
        <w:pStyle w:val="BodyA"/>
        <w:spacing w:line="480" w:lineRule="auto"/>
        <w:rPr>
          <w:rStyle w:val="None"/>
        </w:rPr>
      </w:pPr>
      <w:bookmarkStart w:id="195" w:name="_Ref514161310"/>
      <w:r>
        <w:rPr>
          <w:rStyle w:val="css-g38gqj"/>
        </w:rPr>
        <w:t xml:space="preserve">Fig. </w:t>
      </w:r>
      <w:bookmarkEnd w:id="195"/>
      <w:r w:rsidR="008826E7">
        <w:rPr>
          <w:rStyle w:val="css-g38gqj"/>
        </w:rPr>
        <w:t xml:space="preserve">3. </w:t>
      </w:r>
      <w:r>
        <w:rPr>
          <w:rStyle w:val="css-g38gqj"/>
        </w:rPr>
        <w:t>Trend</w:t>
      </w:r>
      <w:r w:rsidR="008826E7">
        <w:rPr>
          <w:rStyle w:val="css-g38gqj"/>
        </w:rPr>
        <w:t>s</w:t>
      </w:r>
      <w:r>
        <w:rPr>
          <w:rStyle w:val="css-g38gqj"/>
        </w:rPr>
        <w:t xml:space="preserve"> </w:t>
      </w:r>
      <w:del w:id="196" w:author="Alejandro BUren" w:date="2018-09-16T16:26:00Z">
        <w:r w:rsidDel="00D55AFA">
          <w:rPr>
            <w:rStyle w:val="css-g38gqj"/>
          </w:rPr>
          <w:delText xml:space="preserve">trends </w:delText>
        </w:r>
      </w:del>
      <w:r>
        <w:rPr>
          <w:rStyle w:val="css-g38gqj"/>
        </w:rPr>
        <w:t>in five acoustic survey indices: Div. 2J3K Fall Canada (1982-92), Div. 2J3K Fall USSR (1982-92), Div. 3L Spring Canada (1982-92, 1996, 1999-2005, 2007-15, 2017), Div. 3LNO Spring USSR (1982-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6503E40B" w14:textId="77777777" w:rsidR="00794830" w:rsidRDefault="00BD35A4">
      <w:pPr>
        <w:pStyle w:val="BodyA"/>
        <w:spacing w:line="480" w:lineRule="auto"/>
        <w:rPr>
          <w:rStyle w:val="css-g38gqj"/>
        </w:rPr>
      </w:pPr>
      <w:bookmarkStart w:id="197" w:name="_Ref5141613251"/>
      <w:r>
        <w:rPr>
          <w:rStyle w:val="css-g38gqj"/>
        </w:rPr>
        <w:t xml:space="preserve">Fig. </w:t>
      </w:r>
      <w:bookmarkEnd w:id="197"/>
      <w:r>
        <w:rPr>
          <w:rStyle w:val="css-g38gqj"/>
        </w:rPr>
        <w:t xml:space="preserve">4. Center of gravity analysis using the VAST package in R (Thorson et al. 2016, Thorson &amp; Barnett 2017)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261A4365" w14:textId="320A0C68" w:rsidR="000A364D" w:rsidRPr="000A364D" w:rsidRDefault="000A364D" w:rsidP="000A364D">
      <w:pPr>
        <w:pStyle w:val="Heading2"/>
        <w:rPr>
          <w:rStyle w:val="None"/>
          <w:rFonts w:ascii="Times New Roman" w:hAnsi="Times New Roman"/>
          <w:i w:val="0"/>
          <w:iCs w:val="0"/>
          <w:sz w:val="24"/>
          <w:szCs w:val="24"/>
          <w:lang w:val="en-US"/>
        </w:rPr>
      </w:pPr>
      <w:r w:rsidRPr="000A364D">
        <w:rPr>
          <w:rStyle w:val="None"/>
          <w:rFonts w:ascii="Times New Roman" w:hAnsi="Times New Roman"/>
          <w:i w:val="0"/>
          <w:iCs w:val="0"/>
          <w:sz w:val="24"/>
          <w:szCs w:val="24"/>
          <w:lang w:val="en-US"/>
        </w:rPr>
        <w:lastRenderedPageBreak/>
        <w:t>Figures</w:t>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t>Fig. 1</w:t>
      </w:r>
    </w:p>
    <w:p w14:paraId="6746F769" w14:textId="77777777" w:rsidR="00794830" w:rsidRDefault="00BD35A4">
      <w:pPr>
        <w:pStyle w:val="BodyA"/>
        <w:spacing w:after="200" w:line="276" w:lineRule="auto"/>
      </w:pPr>
      <w:r>
        <w:rPr>
          <w:rStyle w:val="None"/>
          <w:rFonts w:ascii="Calibri" w:eastAsia="Calibri" w:hAnsi="Calibri" w:cs="Calibri"/>
          <w:b/>
          <w:bCs/>
          <w:noProof/>
          <w:lang w:val="en-CA" w:eastAsia="en-CA"/>
        </w:rPr>
        <w:drawing>
          <wp:inline distT="0" distB="0" distL="0" distR="0" wp14:anchorId="06402256" wp14:editId="6571EE05">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7">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288E5628"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C4A4B1D" w14:textId="402D9A65" w:rsidR="00C97DAB" w:rsidRDefault="008200CA">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3088F7F9" wp14:editId="2E245529">
            <wp:extent cx="4825358" cy="7858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8">
                      <a:extLst>
                        <a:ext uri="{28A0092B-C50C-407E-A947-70E740481C1C}">
                          <a14:useLocalDpi xmlns:a14="http://schemas.microsoft.com/office/drawing/2010/main" val="0"/>
                        </a:ext>
                      </a:extLst>
                    </a:blip>
                    <a:stretch>
                      <a:fillRect/>
                    </a:stretch>
                  </pic:blipFill>
                  <pic:spPr>
                    <a:xfrm>
                      <a:off x="0" y="0"/>
                      <a:ext cx="4827116" cy="7861477"/>
                    </a:xfrm>
                    <a:prstGeom prst="rect">
                      <a:avLst/>
                    </a:prstGeom>
                  </pic:spPr>
                </pic:pic>
              </a:graphicData>
            </a:graphic>
          </wp:inline>
        </w:drawing>
      </w:r>
    </w:p>
    <w:p w14:paraId="778BFC4B" w14:textId="633B81FA" w:rsidR="00794830" w:rsidRDefault="00794830">
      <w:pPr>
        <w:pStyle w:val="BodyA"/>
        <w:spacing w:after="200" w:line="276" w:lineRule="auto"/>
        <w:rPr>
          <w:rStyle w:val="None"/>
          <w:rFonts w:ascii="Calibri" w:eastAsia="Calibri" w:hAnsi="Calibri" w:cs="Calibri"/>
          <w:b/>
          <w:bCs/>
        </w:rPr>
      </w:pPr>
    </w:p>
    <w:p w14:paraId="505AB930"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t xml:space="preserve">Fig. 3 </w:t>
      </w:r>
    </w:p>
    <w:p w14:paraId="437F4EAA" w14:textId="3B56E2F9" w:rsidR="00794830" w:rsidRDefault="00FA203B">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212498BB" wp14:editId="668ADCDD">
            <wp:extent cx="5943600" cy="3301363"/>
            <wp:effectExtent l="0" t="0" r="0" b="0"/>
            <wp:docPr id="1" name="Picture 1" descr="D:\Buren_files\MEGA\papersAle\Frank_etal_2016_rebuttal\figure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Fig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01363"/>
                    </a:xfrm>
                    <a:prstGeom prst="rect">
                      <a:avLst/>
                    </a:prstGeom>
                    <a:noFill/>
                    <a:ln>
                      <a:noFill/>
                    </a:ln>
                  </pic:spPr>
                </pic:pic>
              </a:graphicData>
            </a:graphic>
          </wp:inline>
        </w:drawing>
      </w:r>
    </w:p>
    <w:p w14:paraId="05F99CA3" w14:textId="77777777" w:rsidR="00794830" w:rsidRDefault="00794830">
      <w:pPr>
        <w:pStyle w:val="BodyA"/>
        <w:spacing w:after="200" w:line="276" w:lineRule="auto"/>
        <w:rPr>
          <w:rFonts w:ascii="Calibri" w:eastAsia="Calibri" w:hAnsi="Calibri" w:cs="Calibri"/>
          <w:b/>
          <w:bCs/>
        </w:rPr>
      </w:pPr>
    </w:p>
    <w:p w14:paraId="53FADAA0" w14:textId="77777777" w:rsidR="00794830" w:rsidRDefault="00BD35A4">
      <w:pPr>
        <w:pStyle w:val="BodyA"/>
        <w:spacing w:after="200" w:line="276" w:lineRule="auto"/>
      </w:pPr>
      <w:r>
        <w:rPr>
          <w:rStyle w:val="None"/>
          <w:rFonts w:ascii="Calibri" w:eastAsia="Calibri" w:hAnsi="Calibri" w:cs="Calibri"/>
          <w:b/>
          <w:bCs/>
        </w:rPr>
        <w:br w:type="page"/>
      </w:r>
    </w:p>
    <w:p w14:paraId="59A21BEB"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4</w:t>
      </w:r>
    </w:p>
    <w:p w14:paraId="3B15E083"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noProof/>
          <w:lang w:val="en-CA" w:eastAsia="en-CA"/>
        </w:rPr>
        <w:drawing>
          <wp:inline distT="0" distB="0" distL="0" distR="0" wp14:anchorId="1F8C5686" wp14:editId="65E025EC">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0">
                      <a:extLst/>
                    </a:blip>
                    <a:stretch>
                      <a:fillRect/>
                    </a:stretch>
                  </pic:blipFill>
                  <pic:spPr>
                    <a:xfrm>
                      <a:off x="0" y="0"/>
                      <a:ext cx="5943600" cy="5943600"/>
                    </a:xfrm>
                    <a:prstGeom prst="rect">
                      <a:avLst/>
                    </a:prstGeom>
                    <a:ln w="12700" cap="flat">
                      <a:noFill/>
                      <a:miter lim="400000"/>
                    </a:ln>
                    <a:effectLst/>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76780D77" w14:textId="77777777" w:rsidR="00794830" w:rsidRPr="00631433" w:rsidRDefault="00BD35A4">
      <w:pPr>
        <w:pStyle w:val="Heading2"/>
        <w:rPr>
          <w:rStyle w:val="None"/>
          <w:rFonts w:ascii="Times New Roman" w:eastAsia="Times New Roman" w:hAnsi="Times New Roman" w:cs="Times New Roman"/>
          <w:i w:val="0"/>
          <w:iCs w:val="0"/>
          <w:sz w:val="24"/>
          <w:szCs w:val="24"/>
        </w:rPr>
      </w:pPr>
      <w:r w:rsidRPr="00631433">
        <w:rPr>
          <w:rStyle w:val="None"/>
          <w:rFonts w:ascii="Times New Roman" w:hAnsi="Times New Roman" w:cs="Times New Roman"/>
          <w:i w:val="0"/>
          <w:iCs w:val="0"/>
          <w:sz w:val="24"/>
          <w:szCs w:val="24"/>
          <w:lang w:val="en-US"/>
        </w:rPr>
        <w:lastRenderedPageBreak/>
        <w:t xml:space="preserve">Supplementary </w:t>
      </w:r>
      <w:r w:rsidRPr="00631433">
        <w:rPr>
          <w:rStyle w:val="None"/>
          <w:rFonts w:ascii="Times New Roman" w:hAnsi="Times New Roman" w:cs="Times New Roman"/>
          <w:i w:val="0"/>
          <w:iCs w:val="0"/>
          <w:sz w:val="24"/>
          <w:szCs w:val="24"/>
          <w:lang w:val="it-IT"/>
        </w:rPr>
        <w:t>material</w:t>
      </w:r>
    </w:p>
    <w:p w14:paraId="76A97242" w14:textId="77777777" w:rsidR="00794830" w:rsidRPr="00631433" w:rsidRDefault="00BD35A4">
      <w:pPr>
        <w:pStyle w:val="Heading3"/>
        <w:spacing w:line="480" w:lineRule="auto"/>
        <w:rPr>
          <w:rStyle w:val="None"/>
          <w:rFonts w:ascii="Times New Roman" w:hAnsi="Times New Roman" w:cs="Times New Roman"/>
          <w:sz w:val="24"/>
          <w:szCs w:val="24"/>
        </w:rPr>
      </w:pPr>
      <w:r w:rsidRPr="00631433">
        <w:rPr>
          <w:rStyle w:val="None"/>
          <w:rFonts w:ascii="Times New Roman" w:hAnsi="Times New Roman" w:cs="Times New Roman"/>
          <w:color w:val="000000"/>
          <w:sz w:val="24"/>
          <w:szCs w:val="24"/>
          <w:u w:color="000000"/>
        </w:rPr>
        <w:t>Trinity Bay seasonal inshore acoustic surveys (2003-2005)</w:t>
      </w:r>
    </w:p>
    <w:p w14:paraId="5D913AB2" w14:textId="20FC5912" w:rsidR="00794830" w:rsidRPr="00631433" w:rsidRDefault="00BD35A4">
      <w:pPr>
        <w:pStyle w:val="Style1"/>
        <w:rPr>
          <w:rStyle w:val="Hyperlink0"/>
          <w:rFonts w:eastAsia="Calibri"/>
        </w:rPr>
      </w:pPr>
      <w:r w:rsidRPr="00631433">
        <w:rPr>
          <w:rStyle w:val="Hyperlink0"/>
          <w:rFonts w:eastAsia="Calibri"/>
        </w:rPr>
        <w:t xml:space="preserve">Inshore seasonal acoustic surveys (January, June, September 2003-05) in Trinity Bay, Canada were conducted from a 23 m inshore research vessel (CCGS </w:t>
      </w:r>
      <w:proofErr w:type="spellStart"/>
      <w:r w:rsidRPr="00631433">
        <w:rPr>
          <w:rStyle w:val="Hyperlink0"/>
          <w:rFonts w:eastAsia="Calibri"/>
        </w:rPr>
        <w:t>Shamook</w:t>
      </w:r>
      <w:proofErr w:type="spellEnd"/>
      <w:r w:rsidRPr="00631433">
        <w:rPr>
          <w:rStyle w:val="Hyperlink0"/>
          <w:rFonts w:eastAsia="Calibri"/>
        </w:rPr>
        <w:t>) using a calibrated EK500 echo-sounder with a towed 38 kHz transducer.</w:t>
      </w:r>
      <w:r w:rsidR="00A82F3A">
        <w:rPr>
          <w:rStyle w:val="Hyperlink0"/>
          <w:rFonts w:eastAsia="Calibri"/>
        </w:rPr>
        <w:t xml:space="preserve"> </w:t>
      </w:r>
      <w:r w:rsidRPr="00631433">
        <w:rPr>
          <w:rStyle w:val="Hyperlink0"/>
          <w:rFonts w:eastAsia="Calibri"/>
        </w:rPr>
        <w:t>Surveys followed a fixed transect design and covered both the main portion of Trinity Bay as well as the four arms (Suppl. Fig 1). When acoustic targets were encountered, sampling was conducted using bottom and midwater trawls to target the portion of the water column where the acoustic signal occurred. Samples were obtained from most aggregations. Length, sex and maturity stage were recorded for all fish sampled and ages determined for two fish per sex per 0.5 cm interval.</w:t>
      </w:r>
      <w:r w:rsidR="00A82F3A">
        <w:rPr>
          <w:rStyle w:val="Hyperlink0"/>
          <w:rFonts w:eastAsia="Calibri"/>
        </w:rPr>
        <w:t xml:space="preserve"> </w:t>
      </w:r>
    </w:p>
    <w:p w14:paraId="2785AE16" w14:textId="5416E3E5" w:rsidR="00794830" w:rsidRDefault="00BD35A4">
      <w:pPr>
        <w:pStyle w:val="Style1"/>
        <w:rPr>
          <w:rStyle w:val="Hyperlink0"/>
          <w:rFonts w:eastAsia="Calibri"/>
        </w:rPr>
      </w:pPr>
      <w:r w:rsidRPr="00631433">
        <w:rPr>
          <w:rStyle w:val="Hyperlink0"/>
          <w:rFonts w:eastAsia="Calibri"/>
        </w:rPr>
        <w:t>Spatial patterns in age composition were similar to those patterns reported by Winters</w:t>
      </w:r>
      <w:r>
        <w:rPr>
          <w:rStyle w:val="Hyperlink0"/>
          <w:rFonts w:eastAsia="Calibri"/>
        </w:rPr>
        <w:t xml:space="preserve"> (1970) with older, larger capelin overwintering in the main portion of the bay while juvenile capelin were more prevalent in the inner arms.</w:t>
      </w:r>
      <w:r w:rsidR="00A82F3A">
        <w:rPr>
          <w:rStyle w:val="Hyperlink0"/>
          <w:rFonts w:eastAsia="Calibri"/>
        </w:rPr>
        <w:t xml:space="preserve"> </w:t>
      </w:r>
      <w:r>
        <w:rPr>
          <w:rStyle w:val="Hyperlink0"/>
          <w:rFonts w:eastAsia="Calibri"/>
        </w:rPr>
        <w:t xml:space="preserve">In all months except June, capelin </w:t>
      </w:r>
      <w:proofErr w:type="gramStart"/>
      <w:r>
        <w:rPr>
          <w:rStyle w:val="Hyperlink0"/>
          <w:rFonts w:eastAsia="Calibri"/>
        </w:rPr>
        <w:t>were</w:t>
      </w:r>
      <w:proofErr w:type="gramEnd"/>
      <w:r>
        <w:rPr>
          <w:rStyle w:val="Hyperlink0"/>
          <w:rFonts w:eastAsia="Calibri"/>
        </w:rPr>
        <w:t xml:space="preserve"> aggregated along the sides of the trench around 200 m depth, whereas in June capelin were present in the arms and in shallower water closer to shore at the bottom of the bay.</w:t>
      </w:r>
      <w:r w:rsidR="00A82F3A">
        <w:rPr>
          <w:rStyle w:val="Hyperlink0"/>
          <w:rFonts w:eastAsia="Calibri"/>
        </w:rPr>
        <w:t xml:space="preserve"> </w:t>
      </w:r>
    </w:p>
    <w:p w14:paraId="4E74394A" w14:textId="77777777" w:rsidR="00794830" w:rsidRDefault="00BD35A4">
      <w:pPr>
        <w:pStyle w:val="Body"/>
        <w:spacing w:line="480" w:lineRule="auto"/>
      </w:pPr>
      <w:r>
        <w:rPr>
          <w:rFonts w:ascii="Arial Unicode MS" w:eastAsia="Arial Unicode MS" w:hAnsi="Arial Unicode MS" w:cs="Arial Unicode MS"/>
        </w:rPr>
        <w:br w:type="page"/>
      </w:r>
    </w:p>
    <w:p w14:paraId="5BC6A7AB" w14:textId="77777777" w:rsidR="00794830" w:rsidRDefault="00BD35A4">
      <w:pPr>
        <w:pStyle w:val="Body"/>
        <w:spacing w:line="480" w:lineRule="auto"/>
        <w:rPr>
          <w:rStyle w:val="None"/>
          <w:b/>
          <w:bCs/>
        </w:rPr>
      </w:pPr>
      <w:r>
        <w:rPr>
          <w:rStyle w:val="None"/>
          <w:b/>
          <w:bCs/>
        </w:rPr>
        <w:lastRenderedPageBreak/>
        <w:t>Supplementary Figures</w:t>
      </w:r>
    </w:p>
    <w:p w14:paraId="6F1B3884" w14:textId="77777777" w:rsidR="00794830" w:rsidRDefault="00BD35A4">
      <w:pPr>
        <w:pStyle w:val="Body"/>
        <w:spacing w:line="480" w:lineRule="auto"/>
      </w:pPr>
      <w:r>
        <w:t xml:space="preserve">Fig. S1 Inshore seasonal survey in Trinity Bay, Newfoundland, Canada (2003-2005) of acoustic transects (solid lines) and 100, 200 and 500 depth contours (dashed lines). </w:t>
      </w:r>
    </w:p>
    <w:p w14:paraId="0254014A" w14:textId="77777777" w:rsidR="00794830" w:rsidRPr="00344D66" w:rsidRDefault="00BD35A4" w:rsidP="00344D66">
      <w:pPr>
        <w:pStyle w:val="Heading2"/>
        <w:rPr>
          <w:rStyle w:val="None"/>
          <w:rFonts w:ascii="Times New Roman" w:hAnsi="Times New Roman" w:cs="Times New Roman"/>
          <w:i w:val="0"/>
          <w:iCs w:val="0"/>
          <w:sz w:val="24"/>
          <w:szCs w:val="24"/>
          <w:lang w:val="en-US"/>
        </w:rPr>
      </w:pPr>
      <w:r w:rsidRPr="00344D66">
        <w:rPr>
          <w:rStyle w:val="None"/>
          <w:rFonts w:ascii="Times New Roman" w:hAnsi="Times New Roman" w:cs="Times New Roman"/>
          <w:i w:val="0"/>
          <w:iCs w:val="0"/>
          <w:sz w:val="24"/>
          <w:szCs w:val="24"/>
          <w:lang w:val="en-US"/>
        </w:rPr>
        <w:br w:type="page"/>
      </w:r>
    </w:p>
    <w:p w14:paraId="6BC2258F" w14:textId="77777777" w:rsidR="00794830" w:rsidRDefault="00BD35A4">
      <w:pPr>
        <w:pStyle w:val="Body"/>
      </w:pPr>
      <w:r>
        <w:rPr>
          <w:rFonts w:eastAsia="Arial Unicode MS" w:cs="Arial Unicode MS"/>
        </w:rPr>
        <w:lastRenderedPageBreak/>
        <w:t>Fig. S1</w:t>
      </w:r>
    </w:p>
    <w:p w14:paraId="1227C934" w14:textId="77777777" w:rsidR="00794830" w:rsidRDefault="00794830">
      <w:pPr>
        <w:pStyle w:val="Body"/>
        <w:rPr>
          <w:rFonts w:ascii="Arial Unicode MS" w:eastAsia="Arial Unicode MS" w:hAnsi="Arial Unicode MS" w:cs="Arial Unicode MS"/>
        </w:rPr>
      </w:pPr>
    </w:p>
    <w:p w14:paraId="1B5E89D0" w14:textId="77777777" w:rsidR="00794830" w:rsidRDefault="00BD35A4">
      <w:pPr>
        <w:pStyle w:val="Body"/>
      </w:pPr>
      <w:r>
        <w:rPr>
          <w:rStyle w:val="None"/>
          <w:rFonts w:ascii="Arial Unicode MS" w:eastAsia="Arial Unicode MS" w:hAnsi="Arial Unicode MS" w:cs="Arial Unicode MS"/>
          <w:noProof/>
          <w:lang w:val="en-CA" w:eastAsia="en-CA"/>
        </w:rPr>
        <w:drawing>
          <wp:inline distT="0" distB="0" distL="0" distR="0" wp14:anchorId="631BC75E" wp14:editId="3BBC4BEC">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11">
                      <a:extLst/>
                    </a:blip>
                    <a:stretch>
                      <a:fillRect/>
                    </a:stretch>
                  </pic:blipFill>
                  <pic:spPr>
                    <a:xfrm>
                      <a:off x="0" y="0"/>
                      <a:ext cx="3926205" cy="4176396"/>
                    </a:xfrm>
                    <a:prstGeom prst="rect">
                      <a:avLst/>
                    </a:prstGeom>
                    <a:ln w="12700" cap="flat">
                      <a:noFill/>
                      <a:miter lim="400000"/>
                    </a:ln>
                    <a:effectLst/>
                  </pic:spPr>
                </pic:pic>
              </a:graphicData>
            </a:graphic>
          </wp:inline>
        </w:drawing>
      </w:r>
      <w:r>
        <w:rPr>
          <w:rStyle w:val="None"/>
          <w:rFonts w:ascii="Arial Unicode MS" w:eastAsia="Arial Unicode MS" w:hAnsi="Arial Unicode MS" w:cs="Arial Unicode MS"/>
        </w:rPr>
        <w:br w:type="page"/>
      </w:r>
    </w:p>
    <w:p w14:paraId="4F151C11" w14:textId="77777777" w:rsidR="00344D66" w:rsidRPr="00344D66" w:rsidRDefault="00BD35A4" w:rsidP="00344D66">
      <w:pPr>
        <w:pStyle w:val="Heading2"/>
        <w:rPr>
          <w:rStyle w:val="None"/>
          <w:rFonts w:ascii="Times New Roman" w:hAnsi="Times New Roman"/>
          <w:i w:val="0"/>
          <w:iCs w:val="0"/>
          <w:sz w:val="24"/>
          <w:szCs w:val="24"/>
          <w:lang w:val="en-US"/>
        </w:rPr>
      </w:pPr>
      <w:r>
        <w:rPr>
          <w:rStyle w:val="None"/>
          <w:rFonts w:ascii="Times New Roman" w:hAnsi="Times New Roman"/>
          <w:i w:val="0"/>
          <w:iCs w:val="0"/>
          <w:sz w:val="24"/>
          <w:szCs w:val="24"/>
          <w:lang w:val="en-US"/>
        </w:rPr>
        <w:lastRenderedPageBreak/>
        <w:t>References</w:t>
      </w:r>
    </w:p>
    <w:p w14:paraId="712C378B" w14:textId="77777777" w:rsidR="00502586" w:rsidRPr="00502586" w:rsidRDefault="00BD35A4" w:rsidP="00502586">
      <w:pPr>
        <w:pStyle w:val="EndNoteBibliography"/>
        <w:ind w:left="720" w:hanging="720"/>
        <w:rPr>
          <w:noProof/>
        </w:rPr>
      </w:pPr>
      <w:r>
        <w:rPr>
          <w:rStyle w:val="None"/>
          <w:rFonts w:eastAsia="Times New Roman"/>
          <w:b/>
          <w:bCs/>
          <w:i/>
          <w:iCs/>
          <w:szCs w:val="24"/>
          <w:lang w:val="de-DE"/>
        </w:rPr>
        <w:fldChar w:fldCharType="begin"/>
      </w:r>
      <w:r>
        <w:rPr>
          <w:rStyle w:val="None"/>
          <w:rFonts w:eastAsia="Times New Roman"/>
          <w:szCs w:val="24"/>
        </w:rPr>
        <w:instrText xml:space="preserve"> ADDIN EN.REFLIST </w:instrText>
      </w:r>
      <w:r>
        <w:rPr>
          <w:rStyle w:val="None"/>
          <w:rFonts w:eastAsia="Times New Roman"/>
          <w:b/>
          <w:bCs/>
          <w:i/>
          <w:iCs/>
          <w:szCs w:val="24"/>
          <w:lang w:val="de-DE"/>
        </w:rPr>
        <w:fldChar w:fldCharType="separate"/>
      </w:r>
      <w:r w:rsidR="00502586" w:rsidRPr="00502586">
        <w:rPr>
          <w:noProof/>
        </w:rPr>
        <w:t>Anderson JT, Dalley EL, O'Driscoll RL (2002) Juvenile capelin (</w:t>
      </w:r>
      <w:r w:rsidR="00502586" w:rsidRPr="00502586">
        <w:rPr>
          <w:i/>
          <w:noProof/>
        </w:rPr>
        <w:t>Mallotus villosus</w:t>
      </w:r>
      <w:r w:rsidR="00502586" w:rsidRPr="00502586">
        <w:rPr>
          <w:noProof/>
        </w:rPr>
        <w:t>) off Newfoundland and Labrador in the 1990s. ICES Journal of Marine Science 59:917-928</w:t>
      </w:r>
    </w:p>
    <w:p w14:paraId="270674D6" w14:textId="77777777" w:rsidR="00502586" w:rsidRPr="00502586" w:rsidRDefault="00502586" w:rsidP="00502586">
      <w:pPr>
        <w:pStyle w:val="EndNoteBibliography"/>
        <w:ind w:left="720" w:hanging="720"/>
        <w:rPr>
          <w:noProof/>
        </w:rPr>
      </w:pPr>
      <w:r w:rsidRPr="00502586">
        <w:rPr>
          <w:noProof/>
        </w:rPr>
        <w:t>Anon (1998) Capelin in SA2 + Div. 3KL. Vol 98/63. Canadian Science Advisory Secretariat (CSAS) Research Document</w:t>
      </w:r>
    </w:p>
    <w:p w14:paraId="152345CF" w14:textId="77777777" w:rsidR="00502586" w:rsidRPr="00502586" w:rsidRDefault="00502586" w:rsidP="00502586">
      <w:pPr>
        <w:pStyle w:val="EndNoteBibliography"/>
        <w:ind w:left="720" w:hanging="720"/>
        <w:rPr>
          <w:noProof/>
        </w:rPr>
      </w:pPr>
      <w:r w:rsidRPr="00502586">
        <w:rPr>
          <w:noProof/>
        </w:rPr>
        <w:t>Baillie SM, Jones IL (2004) Response of Atlantic Puffins to a Decline in Capelin Abundance at the Gannet Islands, Labrador. Waterbirds: The International Journal of Waterbird Biology 27:102-111</w:t>
      </w:r>
    </w:p>
    <w:p w14:paraId="4B6E35EE" w14:textId="77777777" w:rsidR="00502586" w:rsidRPr="00502586" w:rsidRDefault="00502586" w:rsidP="00502586">
      <w:pPr>
        <w:pStyle w:val="EndNoteBibliography"/>
        <w:ind w:left="720" w:hanging="720"/>
        <w:rPr>
          <w:noProof/>
        </w:rPr>
      </w:pPr>
      <w:r w:rsidRPr="00502586">
        <w:rPr>
          <w:noProof/>
        </w:rPr>
        <w:t>Bakanev VS (1992) Results from the acoustic capelin surveys in Div 3LNO and 2J+3KL in 1991. NAFO SCR Doc 92/1</w:t>
      </w:r>
    </w:p>
    <w:p w14:paraId="1E9BE77D" w14:textId="77777777" w:rsidR="00502586" w:rsidRPr="00502586" w:rsidRDefault="00502586" w:rsidP="00502586">
      <w:pPr>
        <w:pStyle w:val="EndNoteBibliography"/>
        <w:ind w:left="720" w:hanging="720"/>
        <w:rPr>
          <w:noProof/>
        </w:rPr>
      </w:pPr>
      <w:r w:rsidRPr="00502586">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1965487B" w14:textId="77777777" w:rsidR="00502586" w:rsidRPr="00502586" w:rsidRDefault="00502586" w:rsidP="00502586">
      <w:pPr>
        <w:pStyle w:val="EndNoteBibliography"/>
        <w:ind w:left="720" w:hanging="720"/>
        <w:rPr>
          <w:noProof/>
        </w:rPr>
      </w:pPr>
      <w:r w:rsidRPr="00502586">
        <w:rPr>
          <w:noProof/>
        </w:rPr>
        <w:t xml:space="preserve">Bennett SG, Burke CM, Hedd A, Montevecchi William A (2013) Comparison of capelin </w:t>
      </w:r>
      <w:r w:rsidRPr="00502586">
        <w:rPr>
          <w:i/>
          <w:noProof/>
        </w:rPr>
        <w:t>Mallotus villosus</w:t>
      </w:r>
      <w:r w:rsidRPr="00502586">
        <w:rPr>
          <w:noProof/>
        </w:rPr>
        <w:t xml:space="preserve"> in the prey loads of common murres </w:t>
      </w:r>
      <w:r w:rsidRPr="00502586">
        <w:rPr>
          <w:i/>
          <w:noProof/>
        </w:rPr>
        <w:t>Uria aalge</w:t>
      </w:r>
      <w:r w:rsidRPr="00502586">
        <w:rPr>
          <w:noProof/>
        </w:rPr>
        <w:t xml:space="preserve"> and northern gannets </w:t>
      </w:r>
      <w:r w:rsidRPr="00502586">
        <w:rPr>
          <w:i/>
          <w:noProof/>
        </w:rPr>
        <w:t>Morus bassanus</w:t>
      </w:r>
      <w:r w:rsidRPr="00502586">
        <w:rPr>
          <w:noProof/>
        </w:rPr>
        <w:t xml:space="preserve"> foraging from the same breeding site in the northwest Atlantic. Marine Ornithology 41:179-182</w:t>
      </w:r>
    </w:p>
    <w:p w14:paraId="79E96DD0" w14:textId="77777777" w:rsidR="00502586" w:rsidRPr="00502586" w:rsidRDefault="00502586" w:rsidP="00502586">
      <w:pPr>
        <w:pStyle w:val="EndNoteBibliography"/>
        <w:ind w:left="720" w:hanging="720"/>
        <w:rPr>
          <w:noProof/>
        </w:rPr>
      </w:pPr>
      <w:r w:rsidRPr="00502586">
        <w:rPr>
          <w:noProof/>
        </w:rPr>
        <w:t>Bourne C, Mowbray F, Squires B, Croft J (2015) An assessment framework and review of Newfoundland east and south coast Atlantic herring (</w:t>
      </w:r>
      <w:r w:rsidRPr="00502586">
        <w:rPr>
          <w:i/>
          <w:noProof/>
        </w:rPr>
        <w:t>Clupea harengus</w:t>
      </w:r>
      <w:r w:rsidRPr="00502586">
        <w:rPr>
          <w:noProof/>
        </w:rPr>
        <w:t>) stocks to the spring of 2013. Canadian Science Advisory Secretariat (CSAS) Research Document 2015/029</w:t>
      </w:r>
    </w:p>
    <w:p w14:paraId="66B3FA31" w14:textId="77777777" w:rsidR="00502586" w:rsidRPr="00502586" w:rsidRDefault="00502586" w:rsidP="00502586">
      <w:pPr>
        <w:pStyle w:val="EndNoteBibliography"/>
        <w:ind w:left="720" w:hanging="720"/>
        <w:rPr>
          <w:noProof/>
        </w:rPr>
      </w:pPr>
      <w:r w:rsidRPr="00502586">
        <w:rPr>
          <w:noProof/>
        </w:rPr>
        <w:t>Bryant R, Jones IL (1999) Food Resource Use and Diet Overlap of Common and Thick-Billed Murres at the Gannet Islands, Labrador. Waterbirds: The International Journal of Waterbird Biology 22:392-400</w:t>
      </w:r>
    </w:p>
    <w:p w14:paraId="0A37F90D" w14:textId="77777777" w:rsidR="00502586" w:rsidRPr="00502586" w:rsidRDefault="00502586" w:rsidP="00502586">
      <w:pPr>
        <w:pStyle w:val="EndNoteBibliography"/>
        <w:ind w:left="720" w:hanging="720"/>
        <w:rPr>
          <w:noProof/>
        </w:rPr>
      </w:pPr>
      <w:r w:rsidRPr="00502586">
        <w:rPr>
          <w:noProof/>
        </w:rPr>
        <w:t>Buren AD, Koen-Alonso M, Pepin P, Mowbray F, Nakashima BS, Stenson GB, Ollerhead N, Montevecchi WA (2014a) Bottom-up regulation of capelin, a keystone forage species. PLoS ONE 9:e87589</w:t>
      </w:r>
    </w:p>
    <w:p w14:paraId="3840BFD2" w14:textId="77777777" w:rsidR="00502586" w:rsidRPr="00502586" w:rsidRDefault="00502586" w:rsidP="00502586">
      <w:pPr>
        <w:pStyle w:val="EndNoteBibliography"/>
        <w:ind w:left="720" w:hanging="720"/>
        <w:rPr>
          <w:noProof/>
        </w:rPr>
      </w:pPr>
      <w:r w:rsidRPr="00502586">
        <w:rPr>
          <w:noProof/>
        </w:rPr>
        <w:t>Buren AD, Koen-Alonso M, Stenson GB (2014b) The role of harp seals, fisheries and food availability in driving the dynamics of northern cod. Marine Ecology Progress Series 511:265-284</w:t>
      </w:r>
    </w:p>
    <w:p w14:paraId="0D47C043" w14:textId="77777777" w:rsidR="00502586" w:rsidRPr="00502586" w:rsidRDefault="00502586" w:rsidP="00502586">
      <w:pPr>
        <w:pStyle w:val="EndNoteBibliography"/>
        <w:ind w:left="720" w:hanging="720"/>
        <w:rPr>
          <w:noProof/>
        </w:rPr>
      </w:pPr>
      <w:r w:rsidRPr="00502586">
        <w:rPr>
          <w:noProof/>
        </w:rPr>
        <w:t>Burgess MG, Costello C, Fredston-Hermann A, Pinsky ML, Gaines SD, Tilman D, Polasky S (2017) Range contraction enables harvesting to extinction. Proceedings of the National Academy of Sciences 114:3945</w:t>
      </w:r>
    </w:p>
    <w:p w14:paraId="3491FB5B" w14:textId="77777777" w:rsidR="00502586" w:rsidRPr="00502586" w:rsidRDefault="00502586" w:rsidP="00502586">
      <w:pPr>
        <w:pStyle w:val="EndNoteBibliography"/>
        <w:ind w:left="720" w:hanging="720"/>
        <w:rPr>
          <w:noProof/>
        </w:rPr>
      </w:pPr>
      <w:r w:rsidRPr="00502586">
        <w:rPr>
          <w:noProof/>
        </w:rPr>
        <w:t>Carscadden J, Nakashima BS, Miller DS (1994) An evaluation of trends in abundance of capelin (Mallotus villosus) from acoustics, aerial surveys and catch rates in NAFO Division 3L, 1982-89. Northw Atl Fish Sci 17:45-57</w:t>
      </w:r>
    </w:p>
    <w:p w14:paraId="3309B4E7" w14:textId="77777777" w:rsidR="00502586" w:rsidRPr="00502586" w:rsidRDefault="00502586" w:rsidP="00502586">
      <w:pPr>
        <w:pStyle w:val="EndNoteBibliography"/>
        <w:ind w:left="720" w:hanging="720"/>
        <w:rPr>
          <w:noProof/>
        </w:rPr>
      </w:pPr>
      <w:r w:rsidRPr="00502586">
        <w:rPr>
          <w:noProof/>
        </w:rPr>
        <w:t>Carscadden JE, Frank KT, Leggett WC (2001) Ecosystem changes and the effects on capelin (</w:t>
      </w:r>
      <w:r w:rsidRPr="00502586">
        <w:rPr>
          <w:i/>
          <w:noProof/>
        </w:rPr>
        <w:t>Mallotus villosus</w:t>
      </w:r>
      <w:r w:rsidRPr="00502586">
        <w:rPr>
          <w:noProof/>
        </w:rPr>
        <w:t>), a major forage species. Canadian Journal of Fisheries and Aquatic Sciences 58:73-85</w:t>
      </w:r>
    </w:p>
    <w:p w14:paraId="78DBBD4E" w14:textId="77777777" w:rsidR="00502586" w:rsidRPr="00502586" w:rsidRDefault="00502586" w:rsidP="00502586">
      <w:pPr>
        <w:pStyle w:val="EndNoteBibliography"/>
        <w:ind w:left="720" w:hanging="720"/>
        <w:rPr>
          <w:noProof/>
        </w:rPr>
      </w:pPr>
      <w:r w:rsidRPr="00502586">
        <w:rPr>
          <w:noProof/>
        </w:rPr>
        <w:t>Carscadden JE, Gjøsæter H, Vilhjálmsson H (2013) A comparison of recent changes in distribution of capelin (</w:t>
      </w:r>
      <w:r w:rsidRPr="00502586">
        <w:rPr>
          <w:i/>
          <w:noProof/>
        </w:rPr>
        <w:t>Mallotus villosus)</w:t>
      </w:r>
      <w:r w:rsidRPr="00502586">
        <w:rPr>
          <w:noProof/>
        </w:rPr>
        <w:t xml:space="preserve"> in the Barents Sea, around Iceland and in the Northwest Atlantic. Progress in Oceanography</w:t>
      </w:r>
    </w:p>
    <w:p w14:paraId="26CAF7E3" w14:textId="77777777" w:rsidR="00502586" w:rsidRPr="00502586" w:rsidRDefault="00502586" w:rsidP="00502586">
      <w:pPr>
        <w:pStyle w:val="EndNoteBibliography"/>
        <w:ind w:left="720" w:hanging="720"/>
        <w:rPr>
          <w:noProof/>
        </w:rPr>
      </w:pPr>
      <w:r w:rsidRPr="00502586">
        <w:rPr>
          <w:noProof/>
        </w:rPr>
        <w:lastRenderedPageBreak/>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05010B93" w14:textId="77777777" w:rsidR="00502586" w:rsidRPr="00502586" w:rsidRDefault="00502586" w:rsidP="00502586">
      <w:pPr>
        <w:pStyle w:val="EndNoteBibliography"/>
        <w:ind w:left="720" w:hanging="720"/>
        <w:rPr>
          <w:noProof/>
        </w:rPr>
      </w:pPr>
      <w:r w:rsidRPr="00502586">
        <w:rPr>
          <w:noProof/>
        </w:rPr>
        <w:t>Chardine JW, Rail J-F, Wilhelm S (2013) Population dynamics of Northern Gannets in North America, 1984–2009. Journal of Field Ornithology 84:187-192</w:t>
      </w:r>
    </w:p>
    <w:p w14:paraId="292E15B5" w14:textId="77777777" w:rsidR="00502586" w:rsidRPr="00502586" w:rsidRDefault="00502586" w:rsidP="00502586">
      <w:pPr>
        <w:pStyle w:val="EndNoteBibliography"/>
        <w:ind w:left="720" w:hanging="720"/>
        <w:rPr>
          <w:noProof/>
        </w:rPr>
      </w:pPr>
      <w:r w:rsidRPr="00502586">
        <w:rPr>
          <w:noProof/>
        </w:rPr>
        <w:t>Chardine JW, Robertson GJ, Ryan PC, Turner B (2003) Abundance and distribution of common murres breeding at Funk Island, Newfoundland in 1972 and 2000. Canadian Wildlife Service Technical Report Series Atlantic Region:iv + 15</w:t>
      </w:r>
    </w:p>
    <w:p w14:paraId="16B36C09" w14:textId="77777777" w:rsidR="00502586" w:rsidRPr="00502586" w:rsidRDefault="00502586" w:rsidP="00502586">
      <w:pPr>
        <w:pStyle w:val="EndNoteBibliography"/>
        <w:ind w:left="720" w:hanging="720"/>
        <w:rPr>
          <w:noProof/>
        </w:rPr>
      </w:pPr>
      <w:r w:rsidRPr="00502586">
        <w:rPr>
          <w:noProof/>
        </w:rPr>
        <w:t>Chavez FP, Ryan J, Lluch-Cota SE, Ñiquen MC (2003) From anchovies to sardines and back: multidecadal change in the Pacific Ocean. Science 299:217-221</w:t>
      </w:r>
    </w:p>
    <w:p w14:paraId="0FCD57BF" w14:textId="77777777" w:rsidR="00502586" w:rsidRPr="00502586" w:rsidRDefault="00502586" w:rsidP="00502586">
      <w:pPr>
        <w:pStyle w:val="EndNoteBibliography"/>
        <w:ind w:left="720" w:hanging="720"/>
        <w:rPr>
          <w:noProof/>
        </w:rPr>
      </w:pPr>
      <w:r w:rsidRPr="00502586">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393F74E2" w14:textId="77777777" w:rsidR="00502586" w:rsidRPr="00502586" w:rsidRDefault="00502586" w:rsidP="00502586">
      <w:pPr>
        <w:pStyle w:val="EndNoteBibliography"/>
        <w:ind w:left="720" w:hanging="720"/>
        <w:rPr>
          <w:noProof/>
        </w:rPr>
      </w:pPr>
      <w:r w:rsidRPr="00502586">
        <w:rPr>
          <w:noProof/>
        </w:rPr>
        <w:t>Colbourne E, Holden J, Senciall D, Bailey W, Craig J, Snook S (2015) Physical oceanographic conditions on the Newfoundland and Labrador Shelf during 2014. Canadian Atlantic Fisheries Scientific Advisory Committee Research Document 2015/053</w:t>
      </w:r>
    </w:p>
    <w:p w14:paraId="7A2C3376" w14:textId="77777777" w:rsidR="00502586" w:rsidRPr="00502586" w:rsidRDefault="00502586" w:rsidP="00502586">
      <w:pPr>
        <w:pStyle w:val="EndNoteBibliography"/>
        <w:ind w:left="720" w:hanging="720"/>
        <w:rPr>
          <w:noProof/>
        </w:rPr>
      </w:pPr>
      <w:r w:rsidRPr="00502586">
        <w:rPr>
          <w:noProof/>
        </w:rPr>
        <w:t>Colbourne E, Holden J, Senciall D, Bailey W, Snook S, Higdon J (2016) Physical oceanographic conditions on the Newfoundland and Labrador Shelf during 2015. Canadian Atlantic Fisheries Scientific Advisory Committee Research Document 2016/079</w:t>
      </w:r>
    </w:p>
    <w:p w14:paraId="1B45A7D9" w14:textId="77777777" w:rsidR="00502586" w:rsidRPr="00502586" w:rsidRDefault="00502586" w:rsidP="00502586">
      <w:pPr>
        <w:pStyle w:val="EndNoteBibliography"/>
        <w:ind w:left="720" w:hanging="720"/>
        <w:rPr>
          <w:noProof/>
        </w:rPr>
      </w:pPr>
      <w:r w:rsidRPr="00502586">
        <w:rPr>
          <w:noProof/>
        </w:rPr>
        <w:t>Dalley EL, Anderson JT, deYoung B (2002) Atmospheric forcing, larval drift, and recruitment of capelin ( Mallotus villosus ). ICES Journal of Marine Science 59:929-941</w:t>
      </w:r>
    </w:p>
    <w:p w14:paraId="699BE103" w14:textId="77777777" w:rsidR="00502586" w:rsidRPr="00502586" w:rsidRDefault="00502586" w:rsidP="00502586">
      <w:pPr>
        <w:pStyle w:val="EndNoteBibliography"/>
        <w:ind w:left="720" w:hanging="720"/>
        <w:rPr>
          <w:noProof/>
        </w:rPr>
      </w:pPr>
      <w:r w:rsidRPr="00502586">
        <w:rPr>
          <w:noProof/>
        </w:rPr>
        <w:t>Davoren GK (2013) Distribution of marine predator hotspots explained by persistent areas of prey. Marine Biology 160:3043-3058</w:t>
      </w:r>
    </w:p>
    <w:p w14:paraId="4D31830E" w14:textId="77777777" w:rsidR="00502586" w:rsidRPr="00502586" w:rsidRDefault="00502586" w:rsidP="00502586">
      <w:pPr>
        <w:pStyle w:val="EndNoteBibliography"/>
        <w:ind w:left="720" w:hanging="720"/>
        <w:rPr>
          <w:noProof/>
        </w:rPr>
      </w:pPr>
      <w:r w:rsidRPr="00502586">
        <w:rPr>
          <w:noProof/>
        </w:rPr>
        <w:t>Davoren GK, Montevecchi WA (2003) Signals from seabirds indicate changing biology of capelin stocks. Marine Ecology Progress Series 258:253-261</w:t>
      </w:r>
    </w:p>
    <w:p w14:paraId="0F02FD20" w14:textId="77777777" w:rsidR="00502586" w:rsidRPr="00502586" w:rsidRDefault="00502586" w:rsidP="00502586">
      <w:pPr>
        <w:pStyle w:val="EndNoteBibliography"/>
        <w:ind w:left="720" w:hanging="720"/>
        <w:rPr>
          <w:noProof/>
        </w:rPr>
      </w:pPr>
      <w:r w:rsidRPr="00502586">
        <w:rPr>
          <w:noProof/>
        </w:rPr>
        <w:t>Davoren GK, Penton P, Burke C, Montevecchi WA (2012) Water temperature and timing of capelin spawning determine seabird diets. ICES Journal of Marine Science 69:1234-1241</w:t>
      </w:r>
    </w:p>
    <w:p w14:paraId="2909AB06" w14:textId="77777777" w:rsidR="00502586" w:rsidRPr="00502586" w:rsidRDefault="00502586" w:rsidP="00502586">
      <w:pPr>
        <w:pStyle w:val="EndNoteBibliography"/>
        <w:ind w:left="720" w:hanging="720"/>
        <w:rPr>
          <w:noProof/>
        </w:rPr>
      </w:pPr>
      <w:r w:rsidRPr="00502586">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55F473BF" w14:textId="77777777" w:rsidR="00502586" w:rsidRPr="00502586" w:rsidRDefault="00502586" w:rsidP="00502586">
      <w:pPr>
        <w:pStyle w:val="EndNoteBibliography"/>
        <w:ind w:left="720" w:hanging="720"/>
        <w:rPr>
          <w:noProof/>
        </w:rPr>
      </w:pPr>
      <w:r w:rsidRPr="00502586">
        <w:rPr>
          <w:noProof/>
        </w:rPr>
        <w:t>deYoung B, Rose GA (1993) On recruitment and distribution of Atlantic cod (</w:t>
      </w:r>
      <w:r w:rsidRPr="00502586">
        <w:rPr>
          <w:i/>
          <w:noProof/>
        </w:rPr>
        <w:t>Gadus morhua</w:t>
      </w:r>
      <w:r w:rsidRPr="00502586">
        <w:rPr>
          <w:noProof/>
        </w:rPr>
        <w:t>) off Newfoundland. Canadian Journal of Fisheries and Aquatic Sciences 50:2729-2741</w:t>
      </w:r>
    </w:p>
    <w:p w14:paraId="171F95A9" w14:textId="77777777" w:rsidR="00502586" w:rsidRPr="00502586" w:rsidRDefault="00502586" w:rsidP="00502586">
      <w:pPr>
        <w:pStyle w:val="EndNoteBibliography"/>
        <w:ind w:left="720" w:hanging="720"/>
        <w:rPr>
          <w:noProof/>
        </w:rPr>
      </w:pPr>
      <w:r w:rsidRPr="00502586">
        <w:rPr>
          <w:noProof/>
        </w:rPr>
        <w:t>DFO (1994) Report on the status of pelagic fishes (capelin off Newfoundland and in the Gulf of St. Lawrence, and herring off the East, Southeast and South coasts off Newfoundland). DFO Atlantic Fisheries Stock Status Report 1994/3</w:t>
      </w:r>
    </w:p>
    <w:p w14:paraId="42365618" w14:textId="77777777" w:rsidR="00502586" w:rsidRPr="00502586" w:rsidRDefault="00502586" w:rsidP="00502586">
      <w:pPr>
        <w:pStyle w:val="EndNoteBibliography"/>
        <w:ind w:left="720" w:hanging="720"/>
        <w:rPr>
          <w:noProof/>
        </w:rPr>
      </w:pPr>
      <w:r w:rsidRPr="00502586">
        <w:rPr>
          <w:noProof/>
        </w:rPr>
        <w:t>DFO (2008) Assessment of capelin in SA2+Div. 3KL in 2008. DFO Canadian Science Advisory Secretariat Science Advisory Report 2008/054</w:t>
      </w:r>
    </w:p>
    <w:p w14:paraId="2F9EFEF1" w14:textId="77777777" w:rsidR="00502586" w:rsidRPr="00502586" w:rsidRDefault="00502586" w:rsidP="00502586">
      <w:pPr>
        <w:pStyle w:val="EndNoteBibliography"/>
        <w:ind w:left="720" w:hanging="720"/>
        <w:rPr>
          <w:noProof/>
        </w:rPr>
      </w:pPr>
      <w:r w:rsidRPr="00502586">
        <w:rPr>
          <w:noProof/>
        </w:rPr>
        <w:t>DFO (2010) Assessment of Capelin in SA 2 + Div. 3KL in 2010. DFO Canadian Science Advisory Secretariat Science Advisory Report 2010/090</w:t>
      </w:r>
    </w:p>
    <w:p w14:paraId="05923208" w14:textId="77777777" w:rsidR="00502586" w:rsidRPr="00502586" w:rsidRDefault="00502586" w:rsidP="00502586">
      <w:pPr>
        <w:pStyle w:val="EndNoteBibliography"/>
        <w:ind w:left="720" w:hanging="720"/>
        <w:rPr>
          <w:noProof/>
        </w:rPr>
      </w:pPr>
      <w:r w:rsidRPr="00502586">
        <w:rPr>
          <w:noProof/>
        </w:rPr>
        <w:t>DFO (2013) Assessment of capelin in SA2 + Div. 3KL in 2013. DFO Canadian Science Advisory Secretariat Science Advisory Report 2013/11</w:t>
      </w:r>
    </w:p>
    <w:p w14:paraId="1A7A1168" w14:textId="77777777" w:rsidR="00502586" w:rsidRPr="00502586" w:rsidRDefault="00502586" w:rsidP="00502586">
      <w:pPr>
        <w:pStyle w:val="EndNoteBibliography"/>
        <w:ind w:left="720" w:hanging="720"/>
        <w:rPr>
          <w:noProof/>
        </w:rPr>
      </w:pPr>
      <w:r w:rsidRPr="00502586">
        <w:rPr>
          <w:noProof/>
        </w:rPr>
        <w:lastRenderedPageBreak/>
        <w:t>DFO (2015) Assessment of capelin in Subarea 2 and Divisions 3KL in 2015. DFO Canadian Science Advisory Secretariat Science Advisory Report 2015/036</w:t>
      </w:r>
    </w:p>
    <w:p w14:paraId="4171B2CD" w14:textId="77777777" w:rsidR="00502586" w:rsidRPr="00502586" w:rsidRDefault="00502586" w:rsidP="00502586">
      <w:pPr>
        <w:pStyle w:val="EndNoteBibliography"/>
        <w:ind w:left="720" w:hanging="720"/>
        <w:rPr>
          <w:noProof/>
        </w:rPr>
      </w:pPr>
      <w:r w:rsidRPr="00502586">
        <w:rPr>
          <w:noProof/>
        </w:rPr>
        <w:t>DFO (2018) Assessment of Capelin in SA2 and Divs. 3KL in 2017. DFO Canadian Science Advisory Secretariat Science Advisory Report 2018/030</w:t>
      </w:r>
    </w:p>
    <w:p w14:paraId="6639184E" w14:textId="77777777" w:rsidR="00502586" w:rsidRPr="00502586" w:rsidRDefault="00502586" w:rsidP="00502586">
      <w:pPr>
        <w:pStyle w:val="EndNoteBibliography"/>
        <w:ind w:left="720" w:hanging="720"/>
        <w:rPr>
          <w:noProof/>
        </w:rPr>
      </w:pPr>
      <w:r w:rsidRPr="00502586">
        <w:rPr>
          <w:noProof/>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0887D14B" w14:textId="77777777" w:rsidR="00502586" w:rsidRPr="00502586" w:rsidRDefault="00502586" w:rsidP="00502586">
      <w:pPr>
        <w:pStyle w:val="EndNoteBibliography"/>
        <w:ind w:left="720" w:hanging="720"/>
        <w:rPr>
          <w:noProof/>
        </w:rPr>
      </w:pPr>
      <w:r w:rsidRPr="00502586">
        <w:rPr>
          <w:noProof/>
        </w:rPr>
        <w:t>Drinkwater KF (1996) Atmospheric and oceanic variability in the Northwest Atlantic during the 1980s and early 1990s. Journal of Northwest Atlantic Fishery Science 18:77-97</w:t>
      </w:r>
    </w:p>
    <w:p w14:paraId="7AC0C177" w14:textId="77777777" w:rsidR="00502586" w:rsidRPr="00502586" w:rsidRDefault="00502586" w:rsidP="00502586">
      <w:pPr>
        <w:pStyle w:val="EndNoteBibliography"/>
        <w:ind w:left="720" w:hanging="720"/>
        <w:rPr>
          <w:noProof/>
        </w:rPr>
      </w:pPr>
      <w:r w:rsidRPr="00502586">
        <w:rPr>
          <w:noProof/>
        </w:rPr>
        <w:t>Frank KT, Carscadden JE, Simon JE (1996) Recent excursions of capelin (</w:t>
      </w:r>
      <w:r w:rsidRPr="00502586">
        <w:rPr>
          <w:i/>
          <w:noProof/>
        </w:rPr>
        <w:t>Mallotus villosus</w:t>
      </w:r>
      <w:r w:rsidRPr="00502586">
        <w:rPr>
          <w:noProof/>
        </w:rPr>
        <w:t>) to the Scotian Shelf and Flemish Cap during anomalous hydrographic conditions. Canadian Journal of Fisheries and Aquatic Sciences 53:1473-1486</w:t>
      </w:r>
    </w:p>
    <w:p w14:paraId="616332B0" w14:textId="77777777" w:rsidR="00502586" w:rsidRPr="00502586" w:rsidRDefault="00502586" w:rsidP="00502586">
      <w:pPr>
        <w:pStyle w:val="EndNoteBibliography"/>
        <w:ind w:left="720" w:hanging="720"/>
        <w:rPr>
          <w:noProof/>
        </w:rPr>
      </w:pPr>
      <w:r w:rsidRPr="00502586">
        <w:rPr>
          <w:noProof/>
        </w:rPr>
        <w:t>Frank KT, Leggett WC (1982) Coastal water mass replacement: its effect on zooplankton dynamics and the predator–prey complex associated with larval capelin (</w:t>
      </w:r>
      <w:r w:rsidRPr="00502586">
        <w:rPr>
          <w:i/>
          <w:noProof/>
        </w:rPr>
        <w:t>Mallotus villosus</w:t>
      </w:r>
      <w:r w:rsidRPr="00502586">
        <w:rPr>
          <w:noProof/>
        </w:rPr>
        <w:t>). Canadian Journal of Fisheries and Aquatic Sciences 39:991-1003</w:t>
      </w:r>
    </w:p>
    <w:p w14:paraId="2FA9CA70" w14:textId="77777777" w:rsidR="00502586" w:rsidRPr="00502586" w:rsidRDefault="00502586" w:rsidP="00502586">
      <w:pPr>
        <w:pStyle w:val="EndNoteBibliography"/>
        <w:ind w:left="720" w:hanging="720"/>
        <w:rPr>
          <w:noProof/>
        </w:rPr>
      </w:pPr>
      <w:r w:rsidRPr="00502586">
        <w:rPr>
          <w:noProof/>
        </w:rPr>
        <w:t>Frank KT, Petrie B, Boyce D, Leggett WC (2016) Anomalous ecosystem dynamics following the apparent collapse of a keystone forage species. Marine Ecology Progress Series 553:185-202</w:t>
      </w:r>
    </w:p>
    <w:p w14:paraId="56686BF7" w14:textId="77777777" w:rsidR="00502586" w:rsidRPr="00502586" w:rsidRDefault="00502586" w:rsidP="00502586">
      <w:pPr>
        <w:pStyle w:val="EndNoteBibliography"/>
        <w:ind w:left="720" w:hanging="720"/>
        <w:rPr>
          <w:noProof/>
        </w:rPr>
      </w:pPr>
      <w:r w:rsidRPr="00502586">
        <w:rPr>
          <w:noProof/>
        </w:rPr>
        <w:t>Gjøsæter H, Bogstad B, Tjelmeland S (2009) Ecosystem effects of the three capelin stock collapses in the Barents Sea. Marine Biology Research 5:40-53</w:t>
      </w:r>
    </w:p>
    <w:p w14:paraId="482920E3" w14:textId="77777777" w:rsidR="00502586" w:rsidRPr="00502586" w:rsidRDefault="00502586" w:rsidP="00502586">
      <w:pPr>
        <w:pStyle w:val="EndNoteBibliography"/>
        <w:ind w:left="720" w:hanging="720"/>
        <w:rPr>
          <w:noProof/>
        </w:rPr>
      </w:pPr>
      <w:r w:rsidRPr="00502586">
        <w:rPr>
          <w:noProof/>
        </w:rPr>
        <w:t>Gomes MdC, Haedrich RL, Villagarcia MG (1995) Spatial and temporal changes in the groundfish assemblages on the north-east Newfoundland/Labrador Shelf, north-west Atlantic, 1978-1991. Fisheries Oceanography 4:85-101</w:t>
      </w:r>
    </w:p>
    <w:p w14:paraId="1236C173" w14:textId="77777777" w:rsidR="00502586" w:rsidRPr="00502586" w:rsidRDefault="00502586" w:rsidP="00502586">
      <w:pPr>
        <w:pStyle w:val="EndNoteBibliography"/>
        <w:ind w:left="720" w:hanging="720"/>
        <w:rPr>
          <w:noProof/>
        </w:rPr>
      </w:pPr>
      <w:r w:rsidRPr="00502586">
        <w:rPr>
          <w:noProof/>
        </w:rPr>
        <w:t>Gulka J, Carvalho PC, Jenkins E, Johnson K, Maynard L, Davoren GK (2017) Dietary niche shifts of multiple marine predators under varying prey availability on the Northeast Newfoundland Coast. Frontiers in Marine Science 4</w:t>
      </w:r>
    </w:p>
    <w:p w14:paraId="1F0F1C08" w14:textId="77777777" w:rsidR="00502586" w:rsidRPr="00502586" w:rsidRDefault="00502586" w:rsidP="00502586">
      <w:pPr>
        <w:pStyle w:val="EndNoteBibliography"/>
        <w:ind w:left="720" w:hanging="720"/>
        <w:rPr>
          <w:noProof/>
        </w:rPr>
      </w:pPr>
      <w:r w:rsidRPr="00502586">
        <w:rPr>
          <w:noProof/>
        </w:rPr>
        <w:t>Hammill MO, Stenson GB, Doniol-Valcroze T, Mosnier A (2011) Northwest Atlantic harp seals population trends, 1952-2012. DFO Canadian Science Advisory Secretariat Research Document 2011/099</w:t>
      </w:r>
    </w:p>
    <w:p w14:paraId="7280D579" w14:textId="77777777" w:rsidR="00502586" w:rsidRPr="00502586" w:rsidRDefault="00502586" w:rsidP="00502586">
      <w:pPr>
        <w:pStyle w:val="EndNoteBibliography"/>
        <w:ind w:left="720" w:hanging="720"/>
        <w:rPr>
          <w:noProof/>
        </w:rPr>
      </w:pPr>
      <w:r w:rsidRPr="00502586">
        <w:rPr>
          <w:noProof/>
        </w:rPr>
        <w:t>Hamre J (1994) Biodiversity and exploitation of the main fish stocks in the Norwegian - Barents Sea ecosystem. Biodiversity &amp; Conservation 3:473-492</w:t>
      </w:r>
    </w:p>
    <w:p w14:paraId="228C9815" w14:textId="77777777" w:rsidR="00502586" w:rsidRPr="00502586" w:rsidRDefault="00502586" w:rsidP="00502586">
      <w:pPr>
        <w:pStyle w:val="EndNoteBibliography"/>
        <w:ind w:left="720" w:hanging="720"/>
        <w:rPr>
          <w:noProof/>
        </w:rPr>
      </w:pPr>
      <w:r w:rsidRPr="00502586">
        <w:rPr>
          <w:noProof/>
        </w:rPr>
        <w:t xml:space="preserve">Haug T, Nilssen K (1995) Ecological implications of harp seals </w:t>
      </w:r>
      <w:r w:rsidRPr="00502586">
        <w:rPr>
          <w:i/>
          <w:noProof/>
        </w:rPr>
        <w:t>Phoca groenlandica</w:t>
      </w:r>
      <w:r w:rsidRPr="00502586">
        <w:rPr>
          <w:noProof/>
        </w:rPr>
        <w:t xml:space="preserve"> invasions in northern Norway. In: Schytte Blix A, Walløe L, Ulltang Ø (eds) Whales, seals, fish and man. Elsevier Science </w:t>
      </w:r>
    </w:p>
    <w:p w14:paraId="4366C4D3" w14:textId="77777777" w:rsidR="00502586" w:rsidRPr="00502586" w:rsidRDefault="00502586" w:rsidP="00502586">
      <w:pPr>
        <w:pStyle w:val="EndNoteBibliography"/>
        <w:ind w:left="720" w:hanging="720"/>
        <w:rPr>
          <w:noProof/>
        </w:rPr>
      </w:pPr>
      <w:r w:rsidRPr="00502586">
        <w:rPr>
          <w:noProof/>
        </w:rPr>
        <w:t>Head EJH, Pepin P (2010) Spatial and inter-decadal variability in plankton abundance and composition in the Northwest Atlantic (1958–2006). Journal of Plankton Research 32:1633-1648</w:t>
      </w:r>
    </w:p>
    <w:p w14:paraId="1B6F8475" w14:textId="77777777" w:rsidR="00502586" w:rsidRPr="00502586" w:rsidRDefault="00502586" w:rsidP="00502586">
      <w:pPr>
        <w:pStyle w:val="EndNoteBibliography"/>
        <w:ind w:left="720" w:hanging="720"/>
        <w:rPr>
          <w:noProof/>
        </w:rPr>
      </w:pPr>
      <w:r w:rsidRPr="00502586">
        <w:rPr>
          <w:noProof/>
        </w:rPr>
        <w:t>Hop H, Gjøsæter H (2013) Polar cod (</w:t>
      </w:r>
      <w:r w:rsidRPr="00502586">
        <w:rPr>
          <w:i/>
          <w:noProof/>
        </w:rPr>
        <w:t>Boreogadus saida</w:t>
      </w:r>
      <w:r w:rsidRPr="00502586">
        <w:rPr>
          <w:noProof/>
        </w:rPr>
        <w:t>) and capelin (</w:t>
      </w:r>
      <w:r w:rsidRPr="00502586">
        <w:rPr>
          <w:i/>
          <w:noProof/>
        </w:rPr>
        <w:t>Mallotus villosus</w:t>
      </w:r>
      <w:r w:rsidRPr="00502586">
        <w:rPr>
          <w:noProof/>
        </w:rPr>
        <w:t>) as key species in marine food webs of the Arctic and the Barents Sea. Marine Biology Research 9:878-894</w:t>
      </w:r>
    </w:p>
    <w:p w14:paraId="1C5855EF" w14:textId="77777777" w:rsidR="00502586" w:rsidRPr="00502586" w:rsidRDefault="00502586" w:rsidP="00502586">
      <w:pPr>
        <w:pStyle w:val="EndNoteBibliography"/>
        <w:ind w:left="720" w:hanging="720"/>
        <w:rPr>
          <w:noProof/>
        </w:rPr>
      </w:pPr>
      <w:r w:rsidRPr="00502586">
        <w:rPr>
          <w:noProof/>
        </w:rPr>
        <w:t>ICES (2017) Report of the North Western Working Group (NWWG). Copenhagen, Denmark</w:t>
      </w:r>
    </w:p>
    <w:p w14:paraId="12550DAF" w14:textId="77777777" w:rsidR="00502586" w:rsidRPr="00502586" w:rsidRDefault="00502586" w:rsidP="00502586">
      <w:pPr>
        <w:pStyle w:val="EndNoteBibliography"/>
        <w:ind w:left="720" w:hanging="720"/>
        <w:rPr>
          <w:noProof/>
        </w:rPr>
      </w:pPr>
      <w:r w:rsidRPr="00502586">
        <w:rPr>
          <w:noProof/>
        </w:rPr>
        <w:t>Jangaard PM (1974) The capelin (</w:t>
      </w:r>
      <w:r w:rsidRPr="00502586">
        <w:rPr>
          <w:i/>
          <w:noProof/>
        </w:rPr>
        <w:t>Mallotus villosus</w:t>
      </w:r>
      <w:r w:rsidRPr="00502586">
        <w:rPr>
          <w:noProof/>
        </w:rPr>
        <w:t>): biology, distribution, exploitation, utilization, and composition. Bulletin of the Fisheries Research Board of Canada 186:1-70</w:t>
      </w:r>
    </w:p>
    <w:p w14:paraId="6D77429B" w14:textId="77777777" w:rsidR="00502586" w:rsidRPr="00502586" w:rsidRDefault="00502586" w:rsidP="00502586">
      <w:pPr>
        <w:pStyle w:val="EndNoteBibliography"/>
        <w:ind w:left="720" w:hanging="720"/>
        <w:rPr>
          <w:noProof/>
        </w:rPr>
      </w:pPr>
      <w:r w:rsidRPr="00502586">
        <w:rPr>
          <w:noProof/>
        </w:rPr>
        <w:lastRenderedPageBreak/>
        <w:t>Jech JM, McQuinn IH (2016) Towards a balanced presentation and objective interpretation of acoustic and trawl survey data, with specific reference to the eastern Scotian Shelf. Canadian Journal of Fisheries and Aquatic Sciences 73:1914-1921</w:t>
      </w:r>
    </w:p>
    <w:p w14:paraId="1906D857" w14:textId="77777777" w:rsidR="00502586" w:rsidRPr="00502586" w:rsidRDefault="00502586" w:rsidP="00502586">
      <w:pPr>
        <w:pStyle w:val="EndNoteBibliography"/>
        <w:ind w:left="720" w:hanging="720"/>
        <w:rPr>
          <w:noProof/>
        </w:rPr>
      </w:pPr>
      <w:r w:rsidRPr="00502586">
        <w:rPr>
          <w:noProof/>
        </w:rPr>
        <w:t>Koen-Alonso M, Fogarty M, Pepin P, Hyde K, Gamble R (2013) Ecosystem production potential in the Northwest Atlantic. Northwest Atlantic Fisheries Organisation Science Council Research Document 13/075</w:t>
      </w:r>
    </w:p>
    <w:p w14:paraId="2BFF265F" w14:textId="77777777" w:rsidR="00502586" w:rsidRPr="00502586" w:rsidRDefault="00502586" w:rsidP="00502586">
      <w:pPr>
        <w:pStyle w:val="EndNoteBibliography"/>
        <w:ind w:left="720" w:hanging="720"/>
        <w:rPr>
          <w:noProof/>
        </w:rPr>
      </w:pPr>
      <w:r w:rsidRPr="00502586">
        <w:rPr>
          <w:noProof/>
        </w:rPr>
        <w:t xml:space="preserve">Koen-Alonso M, Pepin P, Mowbray F (2010) Exploring the role of environmental and anthropogenic drivers in the trajectories of core fish species of the Newfoundland-Labrador marine community. </w:t>
      </w:r>
    </w:p>
    <w:p w14:paraId="3A2EB38F" w14:textId="77777777" w:rsidR="00502586" w:rsidRPr="00502586" w:rsidRDefault="00502586" w:rsidP="00502586">
      <w:pPr>
        <w:pStyle w:val="EndNoteBibliography"/>
        <w:ind w:left="720" w:hanging="720"/>
        <w:rPr>
          <w:noProof/>
        </w:rPr>
      </w:pPr>
      <w:r w:rsidRPr="00502586">
        <w:rPr>
          <w:noProof/>
        </w:rPr>
        <w:t>Leggett WC, Frank KT, Carscadden JE (1984) Meteorological and hydrographic regulation of year-class strength in capelin (</w:t>
      </w:r>
      <w:r w:rsidRPr="00502586">
        <w:rPr>
          <w:i/>
          <w:noProof/>
        </w:rPr>
        <w:t>Mallotus villosus</w:t>
      </w:r>
      <w:r w:rsidRPr="00502586">
        <w:rPr>
          <w:noProof/>
        </w:rPr>
        <w:t>). Canadian Journal of Fisheries and Aquatic Sciences 41:1193-1201</w:t>
      </w:r>
    </w:p>
    <w:p w14:paraId="51A18804" w14:textId="77777777" w:rsidR="00502586" w:rsidRPr="00502586" w:rsidRDefault="00502586" w:rsidP="00502586">
      <w:pPr>
        <w:pStyle w:val="EndNoteBibliography"/>
        <w:ind w:left="720" w:hanging="720"/>
        <w:rPr>
          <w:noProof/>
        </w:rPr>
      </w:pPr>
      <w:r w:rsidRPr="00502586">
        <w:rPr>
          <w:noProof/>
        </w:rPr>
        <w:t>Lilly GR (1987) Interactions between Atlantic cod (</w:t>
      </w:r>
      <w:r w:rsidRPr="00502586">
        <w:rPr>
          <w:i/>
          <w:noProof/>
        </w:rPr>
        <w:t>Gadus morhua</w:t>
      </w:r>
      <w:r w:rsidRPr="00502586">
        <w:rPr>
          <w:noProof/>
        </w:rPr>
        <w:t>) and capelin (</w:t>
      </w:r>
      <w:r w:rsidRPr="00502586">
        <w:rPr>
          <w:i/>
          <w:noProof/>
        </w:rPr>
        <w:t>Mallotus villosus</w:t>
      </w:r>
      <w:r w:rsidRPr="00502586">
        <w:rPr>
          <w:noProof/>
        </w:rPr>
        <w:t>) off Labrador and eastern Newfoundland: a review. Canadian Technical Report in Fisheries and Aquatic Sciences 1567:1-37</w:t>
      </w:r>
    </w:p>
    <w:p w14:paraId="41930389" w14:textId="77777777" w:rsidR="00502586" w:rsidRPr="00502586" w:rsidRDefault="00502586" w:rsidP="00502586">
      <w:pPr>
        <w:pStyle w:val="EndNoteBibliography"/>
        <w:ind w:left="720" w:hanging="720"/>
        <w:rPr>
          <w:noProof/>
        </w:rPr>
      </w:pPr>
      <w:r w:rsidRPr="00502586">
        <w:rPr>
          <w:noProof/>
        </w:rPr>
        <w:t>Lilly GR (1991) Interannual variability in predation by cod (</w:t>
      </w:r>
      <w:r w:rsidRPr="00502586">
        <w:rPr>
          <w:i/>
          <w:noProof/>
        </w:rPr>
        <w:t>Gadus morhua</w:t>
      </w:r>
      <w:r w:rsidRPr="00502586">
        <w:rPr>
          <w:noProof/>
        </w:rPr>
        <w:t>) on capelin (</w:t>
      </w:r>
      <w:r w:rsidRPr="00502586">
        <w:rPr>
          <w:i/>
          <w:noProof/>
        </w:rPr>
        <w:t>Mallotus villosus</w:t>
      </w:r>
      <w:r w:rsidRPr="00502586">
        <w:rPr>
          <w:noProof/>
        </w:rPr>
        <w:t>) and other prey off southern Labrador and northeastern Newfoundland. ICES Marine Science Symposia 193:133-146</w:t>
      </w:r>
    </w:p>
    <w:p w14:paraId="21292335" w14:textId="77777777" w:rsidR="00502586" w:rsidRPr="00502586" w:rsidRDefault="00502586" w:rsidP="00502586">
      <w:pPr>
        <w:pStyle w:val="EndNoteBibliography"/>
        <w:ind w:left="720" w:hanging="720"/>
        <w:rPr>
          <w:noProof/>
        </w:rPr>
      </w:pPr>
      <w:r w:rsidRPr="00502586">
        <w:rPr>
          <w:noProof/>
        </w:rPr>
        <w:t>Lilly GR (2005) Southern Labrador and eastern Newfoundland (NAFO Divisions 2J+3KL). In: Brander KM (ed) Spawning and life history information for North Atlantic cod stocks ICES Cooperative Research Report, No 274</w:t>
      </w:r>
    </w:p>
    <w:p w14:paraId="1AF31BE0" w14:textId="77777777" w:rsidR="00502586" w:rsidRPr="00502586" w:rsidRDefault="00502586" w:rsidP="00502586">
      <w:pPr>
        <w:pStyle w:val="EndNoteBibliography"/>
        <w:ind w:left="720" w:hanging="720"/>
        <w:rPr>
          <w:noProof/>
        </w:rPr>
      </w:pPr>
      <w:r w:rsidRPr="00502586">
        <w:rPr>
          <w:noProof/>
        </w:rPr>
        <w:t>Lilly GR, Brattey J, Cadigan NG, Healey BP, Murphy EF (2005) An assessment of the cod (</w:t>
      </w:r>
      <w:r w:rsidRPr="00502586">
        <w:rPr>
          <w:i/>
          <w:noProof/>
        </w:rPr>
        <w:t>Gadus morhua</w:t>
      </w:r>
      <w:r w:rsidRPr="00502586">
        <w:rPr>
          <w:noProof/>
        </w:rPr>
        <w:t xml:space="preserve">) stock in the NAFO Divisions 2J3KL in March 2005. </w:t>
      </w:r>
    </w:p>
    <w:p w14:paraId="48FB5ADA" w14:textId="77777777" w:rsidR="00502586" w:rsidRPr="00502586" w:rsidRDefault="00502586" w:rsidP="00502586">
      <w:pPr>
        <w:pStyle w:val="EndNoteBibliography"/>
        <w:ind w:left="720" w:hanging="720"/>
        <w:rPr>
          <w:noProof/>
        </w:rPr>
      </w:pPr>
      <w:r w:rsidRPr="00502586">
        <w:rPr>
          <w:noProof/>
        </w:rPr>
        <w:t>Lilly GR, Davis DJ (1993) Changes in the distribution of capelin in Divisions 2J, 3K and 3L in the autumns of recent years, as inferred from bottom-trawl by-catches and cod stomachs examinations. NAFO SCR Doc 93/54</w:t>
      </w:r>
    </w:p>
    <w:p w14:paraId="40830D0E" w14:textId="77777777" w:rsidR="00502586" w:rsidRPr="00502586" w:rsidRDefault="00502586" w:rsidP="00502586">
      <w:pPr>
        <w:pStyle w:val="EndNoteBibliography"/>
        <w:ind w:left="720" w:hanging="720"/>
        <w:rPr>
          <w:noProof/>
        </w:rPr>
      </w:pPr>
      <w:r w:rsidRPr="00502586">
        <w:rPr>
          <w:noProof/>
        </w:rPr>
        <w:t>Lilly GR, Hop H, Stansbury DE, Bishop CA (1994) Distribution and abundance of polar cod (</w:t>
      </w:r>
      <w:r w:rsidRPr="00502586">
        <w:rPr>
          <w:i/>
          <w:noProof/>
        </w:rPr>
        <w:t>Boreogadus saida</w:t>
      </w:r>
      <w:r w:rsidRPr="00502586">
        <w:rPr>
          <w:noProof/>
        </w:rPr>
        <w:t>) off southern Labrador and eastern Newfoundland. ICES CM 0:6</w:t>
      </w:r>
    </w:p>
    <w:p w14:paraId="732700A3" w14:textId="77777777" w:rsidR="00502586" w:rsidRPr="00502586" w:rsidRDefault="00502586" w:rsidP="00502586">
      <w:pPr>
        <w:pStyle w:val="EndNoteBibliography"/>
        <w:ind w:left="720" w:hanging="720"/>
        <w:rPr>
          <w:noProof/>
        </w:rPr>
      </w:pPr>
      <w:r w:rsidRPr="00502586">
        <w:rPr>
          <w:noProof/>
        </w:rPr>
        <w:t>Lilly GR, Parsons DG, Kulka DW (2000) Was the increase in shrimp biomass on the northeast Newfoundland shelf a consequence of a release in predation pressure from cod? Journal of Northwest Atlantic Fishery Science 27:45-61</w:t>
      </w:r>
    </w:p>
    <w:p w14:paraId="02459449" w14:textId="77777777" w:rsidR="00502586" w:rsidRPr="00502586" w:rsidRDefault="00502586" w:rsidP="00502586">
      <w:pPr>
        <w:pStyle w:val="EndNoteBibliography"/>
        <w:ind w:left="720" w:hanging="720"/>
        <w:rPr>
          <w:noProof/>
        </w:rPr>
      </w:pPr>
      <w:r w:rsidRPr="00502586">
        <w:rPr>
          <w:noProof/>
        </w:rPr>
        <w:t>McQuinn IH (2009) Pelagic fish outburst or suprabenthic habitat occupation: legacy of the Atlantic cod (</w:t>
      </w:r>
      <w:r w:rsidRPr="00502586">
        <w:rPr>
          <w:i/>
          <w:noProof/>
        </w:rPr>
        <w:t>Gadus morhua</w:t>
      </w:r>
      <w:r w:rsidRPr="00502586">
        <w:rPr>
          <w:noProof/>
        </w:rPr>
        <w:t>) collapse in eastern Canada. Canadian Journal of Fisheries and Aquatic Sciences 66:2256-2262</w:t>
      </w:r>
    </w:p>
    <w:p w14:paraId="62A545FD" w14:textId="77777777" w:rsidR="00502586" w:rsidRPr="00502586" w:rsidRDefault="00502586" w:rsidP="00502586">
      <w:pPr>
        <w:pStyle w:val="EndNoteBibliography"/>
        <w:ind w:left="720" w:hanging="720"/>
        <w:rPr>
          <w:noProof/>
        </w:rPr>
      </w:pPr>
      <w:r w:rsidRPr="00502586">
        <w:rPr>
          <w:noProof/>
        </w:rPr>
        <w:t>Miller DS (1992) Observations and studies on SA2 + Div. 3K capelin in 1991. Canadian Atlantic Fisheries Scientific Advisory Committee Research Document 92/15</w:t>
      </w:r>
    </w:p>
    <w:p w14:paraId="7C2EAE28" w14:textId="77777777" w:rsidR="00502586" w:rsidRPr="00502586" w:rsidRDefault="00502586" w:rsidP="00502586">
      <w:pPr>
        <w:pStyle w:val="EndNoteBibliography"/>
        <w:ind w:left="720" w:hanging="720"/>
        <w:rPr>
          <w:noProof/>
        </w:rPr>
      </w:pPr>
      <w:r w:rsidRPr="00502586">
        <w:rPr>
          <w:noProof/>
        </w:rPr>
        <w:t>Miller DS (1993) Observations and studies on SA2 + Div. 3K capelin in 1992. Canadian Atlantic Fisheries Scientific Advisory Committee Research Document 93/10</w:t>
      </w:r>
    </w:p>
    <w:p w14:paraId="411E9278" w14:textId="77777777" w:rsidR="00502586" w:rsidRPr="00502586" w:rsidRDefault="00502586" w:rsidP="00502586">
      <w:pPr>
        <w:pStyle w:val="EndNoteBibliography"/>
        <w:ind w:left="720" w:hanging="720"/>
        <w:rPr>
          <w:noProof/>
        </w:rPr>
      </w:pPr>
      <w:r w:rsidRPr="00502586">
        <w:rPr>
          <w:noProof/>
        </w:rPr>
        <w:t>Miller DS (1994) Results from an acoustic survey for capelin (</w:t>
      </w:r>
      <w:r w:rsidRPr="00502586">
        <w:rPr>
          <w:i/>
          <w:noProof/>
        </w:rPr>
        <w:t>Mallotus villosus</w:t>
      </w:r>
      <w:r w:rsidRPr="00502586">
        <w:rPr>
          <w:noProof/>
        </w:rPr>
        <w:t>) in NAFO Divisions 2J3KL in the autumn of 1993.  Capelin in SA2 + Div 3KL DFO Atlantic Fisheries Research Document 94/18</w:t>
      </w:r>
    </w:p>
    <w:p w14:paraId="7EBA239C" w14:textId="77777777" w:rsidR="00502586" w:rsidRPr="00502586" w:rsidRDefault="00502586" w:rsidP="00502586">
      <w:pPr>
        <w:pStyle w:val="EndNoteBibliography"/>
        <w:ind w:left="720" w:hanging="720"/>
        <w:rPr>
          <w:noProof/>
        </w:rPr>
      </w:pPr>
      <w:r w:rsidRPr="00502586">
        <w:rPr>
          <w:noProof/>
        </w:rPr>
        <w:t>Miller DS (1995) Results from an Acoustic Survey for Capelin (</w:t>
      </w:r>
      <w:r w:rsidRPr="00502586">
        <w:rPr>
          <w:i/>
          <w:noProof/>
        </w:rPr>
        <w:t>Mallotus villosus</w:t>
      </w:r>
      <w:r w:rsidRPr="00502586">
        <w:rPr>
          <w:noProof/>
        </w:rPr>
        <w:t>) in NAFO Divisions 2J3KL in the Autumn of 1994.  Capelin in SA2 + Div 3KL DFO Atlantic Fisheries Research Document 95/70</w:t>
      </w:r>
    </w:p>
    <w:p w14:paraId="3D3A2AA9" w14:textId="77777777" w:rsidR="00502586" w:rsidRPr="00502586" w:rsidRDefault="00502586" w:rsidP="00502586">
      <w:pPr>
        <w:pStyle w:val="EndNoteBibliography"/>
        <w:ind w:left="720" w:hanging="720"/>
        <w:rPr>
          <w:noProof/>
        </w:rPr>
      </w:pPr>
      <w:r w:rsidRPr="00502586">
        <w:rPr>
          <w:noProof/>
        </w:rPr>
        <w:lastRenderedPageBreak/>
        <w:t>Miller DS (1997) Results from an acoustic survey for capelin (</w:t>
      </w:r>
      <w:r w:rsidRPr="00502586">
        <w:rPr>
          <w:i/>
          <w:noProof/>
        </w:rPr>
        <w:t>Mallotus villosus</w:t>
      </w:r>
      <w:r w:rsidRPr="00502586">
        <w:rPr>
          <w:noProof/>
        </w:rPr>
        <w:t>) in NAFO Divisions 3KL in the spring of 1996.  Capelin in SA2 + Div 3KL DFO Atlantic Fisheries Research Document 97/29</w:t>
      </w:r>
    </w:p>
    <w:p w14:paraId="7AEAB280" w14:textId="77777777" w:rsidR="00502586" w:rsidRPr="00502586" w:rsidRDefault="00502586" w:rsidP="00502586">
      <w:pPr>
        <w:pStyle w:val="EndNoteBibliography"/>
        <w:ind w:left="720" w:hanging="720"/>
        <w:rPr>
          <w:noProof/>
        </w:rPr>
      </w:pPr>
      <w:r w:rsidRPr="00502586">
        <w:rPr>
          <w:noProof/>
        </w:rPr>
        <w:t>Miller DS, Lilly GR (1991) Observations and studies on SA2 + Div. 3K capelin in 1991. Canadian Atlantic Fisheries Scientific Advisory Committee Research Document 91/11</w:t>
      </w:r>
    </w:p>
    <w:p w14:paraId="47FDD0CC" w14:textId="77777777" w:rsidR="00502586" w:rsidRPr="00502586" w:rsidRDefault="00502586" w:rsidP="00502586">
      <w:pPr>
        <w:pStyle w:val="EndNoteBibliography"/>
        <w:ind w:left="720" w:hanging="720"/>
        <w:rPr>
          <w:noProof/>
        </w:rPr>
      </w:pPr>
      <w:r w:rsidRPr="00502586">
        <w:rPr>
          <w:noProof/>
        </w:rPr>
        <w:t xml:space="preserve">Montevecchi WA (2007) Binary dietary responses of northern gannets </w:t>
      </w:r>
      <w:r w:rsidRPr="00502586">
        <w:rPr>
          <w:i/>
          <w:noProof/>
        </w:rPr>
        <w:t>Sula bassana</w:t>
      </w:r>
      <w:r w:rsidRPr="00502586">
        <w:rPr>
          <w:noProof/>
        </w:rPr>
        <w:t xml:space="preserve"> indicate changing food web and oceanographic conditions. Marine Ecology Progress Series 352:213-220</w:t>
      </w:r>
    </w:p>
    <w:p w14:paraId="7014E63B" w14:textId="77777777" w:rsidR="00502586" w:rsidRPr="00502586" w:rsidRDefault="00502586" w:rsidP="00502586">
      <w:pPr>
        <w:pStyle w:val="EndNoteBibliography"/>
        <w:ind w:left="720" w:hanging="720"/>
        <w:rPr>
          <w:noProof/>
        </w:rPr>
      </w:pPr>
      <w:r w:rsidRPr="00502586">
        <w:rPr>
          <w:noProof/>
        </w:rPr>
        <w:t>Montevecchi WA, Myers RA (1992) Monitoring fluctuations in pelagic fish availability with seabirds. Canadian Atlantic Fisheries Scientific Advisory Committee Research Document 92/94</w:t>
      </w:r>
    </w:p>
    <w:p w14:paraId="05F26EB0" w14:textId="77777777" w:rsidR="00502586" w:rsidRPr="00502586" w:rsidRDefault="00502586" w:rsidP="00502586">
      <w:pPr>
        <w:pStyle w:val="EndNoteBibliography"/>
        <w:ind w:left="720" w:hanging="720"/>
        <w:rPr>
          <w:noProof/>
        </w:rPr>
      </w:pPr>
      <w:r w:rsidRPr="00502586">
        <w:rPr>
          <w:noProof/>
        </w:rPr>
        <w:t>Montevecchi WA, Myers RA (1997) Centurial and decadal oceanographic influences on changes in Northern Gannet populations and diets in the Northwest Atlantic: Implications for climate change. ICES Journal of Marine Science 54:608-614</w:t>
      </w:r>
    </w:p>
    <w:p w14:paraId="7BE02DFF" w14:textId="77777777" w:rsidR="00502586" w:rsidRPr="00502586" w:rsidRDefault="00502586" w:rsidP="00502586">
      <w:pPr>
        <w:pStyle w:val="EndNoteBibliography"/>
        <w:ind w:left="720" w:hanging="720"/>
        <w:rPr>
          <w:noProof/>
        </w:rPr>
      </w:pPr>
      <w:r w:rsidRPr="00502586">
        <w:rPr>
          <w:noProof/>
        </w:rPr>
        <w:t>Morgan MJ, Koen-Alonso M, Rideout RM, Buren AD, Maddock Parsons D (2017) Growth and condition in relation to the lack of recovery of northern cod. ICES Journal of Marine Science:fsx166-fsx166</w:t>
      </w:r>
    </w:p>
    <w:p w14:paraId="395B31D4" w14:textId="77777777" w:rsidR="00502586" w:rsidRPr="00502586" w:rsidRDefault="00502586" w:rsidP="00502586">
      <w:pPr>
        <w:pStyle w:val="EndNoteBibliography"/>
        <w:ind w:left="720" w:hanging="720"/>
        <w:rPr>
          <w:noProof/>
        </w:rPr>
      </w:pPr>
      <w:r w:rsidRPr="00502586">
        <w:rPr>
          <w:noProof/>
        </w:rPr>
        <w:t>Mowbray F (2002) Changes in the vertical distribution of capelin (</w:t>
      </w:r>
      <w:r w:rsidRPr="00502586">
        <w:rPr>
          <w:i/>
          <w:noProof/>
        </w:rPr>
        <w:t>Mallotus villosus</w:t>
      </w:r>
      <w:r w:rsidRPr="00502586">
        <w:rPr>
          <w:noProof/>
        </w:rPr>
        <w:t>) off Newfoundland. ICES Journal of Marine Science 59:942-949</w:t>
      </w:r>
    </w:p>
    <w:p w14:paraId="258DE87C" w14:textId="77777777" w:rsidR="00502586" w:rsidRPr="00502586" w:rsidRDefault="00502586" w:rsidP="00502586">
      <w:pPr>
        <w:pStyle w:val="EndNoteBibliography"/>
        <w:ind w:left="720" w:hanging="720"/>
        <w:rPr>
          <w:noProof/>
        </w:rPr>
      </w:pPr>
      <w:r w:rsidRPr="00502586">
        <w:rPr>
          <w:noProof/>
        </w:rPr>
        <w:t>Mowbray F (2012) Some results from spring acoustic surveys for capelin (</w:t>
      </w:r>
      <w:r w:rsidRPr="00502586">
        <w:rPr>
          <w:i/>
          <w:noProof/>
        </w:rPr>
        <w:t>Mallotus villosus</w:t>
      </w:r>
      <w:r w:rsidRPr="00502586">
        <w:rPr>
          <w:noProof/>
        </w:rPr>
        <w:t>) in NAFO Division 3L between 1982 and 2010. Canadian Science Advisory Secretariat (CSAS) Research Document 2012/143:1-34</w:t>
      </w:r>
    </w:p>
    <w:p w14:paraId="6C10CB52" w14:textId="77777777" w:rsidR="00502586" w:rsidRPr="00502586" w:rsidRDefault="00502586" w:rsidP="00502586">
      <w:pPr>
        <w:pStyle w:val="EndNoteBibliography"/>
        <w:ind w:left="720" w:hanging="720"/>
        <w:rPr>
          <w:noProof/>
        </w:rPr>
      </w:pPr>
      <w:r w:rsidRPr="00502586">
        <w:rPr>
          <w:noProof/>
        </w:rPr>
        <w:t xml:space="preserve">Mowbray F (2014) Recent spring offshore acoustic survey results for capelin, </w:t>
      </w:r>
      <w:r w:rsidRPr="00502586">
        <w:rPr>
          <w:i/>
          <w:noProof/>
        </w:rPr>
        <w:t>Mallotus villosus</w:t>
      </w:r>
      <w:r w:rsidRPr="00502586">
        <w:rPr>
          <w:noProof/>
        </w:rPr>
        <w:t>, in NAFO Division 3L. DFO Canadian Science Advisory Secretariat Research Document 2013/040</w:t>
      </w:r>
    </w:p>
    <w:p w14:paraId="685DC8FC" w14:textId="77777777" w:rsidR="00502586" w:rsidRPr="00502586" w:rsidRDefault="00502586" w:rsidP="00502586">
      <w:pPr>
        <w:pStyle w:val="EndNoteBibliography"/>
        <w:ind w:left="720" w:hanging="720"/>
        <w:rPr>
          <w:noProof/>
        </w:rPr>
      </w:pPr>
      <w:r w:rsidRPr="00502586">
        <w:rPr>
          <w:noProof/>
        </w:rPr>
        <w:t>Mullowney D, Maillet G, Dawe E, Rose G, Rowe S (2016) Spawning delays of northern capelin (</w:t>
      </w:r>
      <w:r w:rsidRPr="00502586">
        <w:rPr>
          <w:i/>
          <w:noProof/>
        </w:rPr>
        <w:t>Mallotus villosus</w:t>
      </w:r>
      <w:r w:rsidRPr="00502586">
        <w:rPr>
          <w:noProof/>
        </w:rPr>
        <w:t>) and recovery dynamics: A mismatch with ice-mediated spring bloom? Progress in Oceanography 141:144-152</w:t>
      </w:r>
    </w:p>
    <w:p w14:paraId="0E71E34C" w14:textId="77777777" w:rsidR="00502586" w:rsidRPr="00502586" w:rsidRDefault="00502586" w:rsidP="00502586">
      <w:pPr>
        <w:pStyle w:val="EndNoteBibliography"/>
        <w:ind w:left="720" w:hanging="720"/>
        <w:rPr>
          <w:noProof/>
        </w:rPr>
      </w:pPr>
      <w:r w:rsidRPr="00502586">
        <w:rPr>
          <w:noProof/>
        </w:rPr>
        <w:t>Mullowney DRJ, Rose GA (2014) Is recovery of northern cod limited by poor feeding? The capelin hypothesis revisited. ICES Journal of Marine Science: Journal du Conseil</w:t>
      </w:r>
    </w:p>
    <w:p w14:paraId="51B7F715" w14:textId="77777777" w:rsidR="00502586" w:rsidRPr="00502586" w:rsidRDefault="00502586" w:rsidP="00502586">
      <w:pPr>
        <w:pStyle w:val="EndNoteBibliography"/>
        <w:ind w:left="720" w:hanging="720"/>
        <w:rPr>
          <w:noProof/>
        </w:rPr>
      </w:pPr>
      <w:r w:rsidRPr="00502586">
        <w:rPr>
          <w:noProof/>
        </w:rPr>
        <w:t>Munafò MR, Davey Smith G (2018) Robust research needs many lines of evidence. Nature 553:399-401</w:t>
      </w:r>
    </w:p>
    <w:p w14:paraId="73061534" w14:textId="77777777" w:rsidR="00502586" w:rsidRPr="00502586" w:rsidRDefault="00502586" w:rsidP="00502586">
      <w:pPr>
        <w:pStyle w:val="EndNoteBibliography"/>
        <w:ind w:left="720" w:hanging="720"/>
        <w:rPr>
          <w:noProof/>
        </w:rPr>
      </w:pPr>
      <w:r w:rsidRPr="00502586">
        <w:rPr>
          <w:noProof/>
        </w:rPr>
        <w:t>Murphy HM, Pepin P, Robert D (2018) Re-visiting the drivers of capelin recruitment in Newfoundland since 1991. Fisheries Research 200:1-10</w:t>
      </w:r>
    </w:p>
    <w:p w14:paraId="77BCC715" w14:textId="77777777" w:rsidR="00502586" w:rsidRPr="00502586" w:rsidRDefault="00502586" w:rsidP="00502586">
      <w:pPr>
        <w:pStyle w:val="EndNoteBibliography"/>
        <w:ind w:left="720" w:hanging="720"/>
        <w:rPr>
          <w:noProof/>
        </w:rPr>
      </w:pPr>
      <w:r w:rsidRPr="00502586">
        <w:rPr>
          <w:noProof/>
        </w:rPr>
        <w:t>NAFO (2014) Report of the 7</w:t>
      </w:r>
      <w:r w:rsidRPr="00502586">
        <w:rPr>
          <w:noProof/>
          <w:vertAlign w:val="superscript"/>
        </w:rPr>
        <w:t>th</w:t>
      </w:r>
      <w:r w:rsidRPr="00502586">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6950174" w14:textId="77777777" w:rsidR="00502586" w:rsidRPr="00502586" w:rsidRDefault="00502586" w:rsidP="00502586">
      <w:pPr>
        <w:pStyle w:val="EndNoteBibliography"/>
        <w:ind w:left="720" w:hanging="720"/>
        <w:rPr>
          <w:noProof/>
        </w:rPr>
      </w:pPr>
      <w:r w:rsidRPr="00502586">
        <w:rPr>
          <w:noProof/>
        </w:rPr>
        <w:t>Nakashima B (1996) The relationship between oceanographic conditions in the 1990s and changes in spawning behaviour, growth and early life history of capelin (M</w:t>
      </w:r>
      <w:r w:rsidRPr="00502586">
        <w:rPr>
          <w:i/>
          <w:noProof/>
        </w:rPr>
        <w:t>allotus villosus)</w:t>
      </w:r>
      <w:r w:rsidRPr="00502586">
        <w:rPr>
          <w:noProof/>
        </w:rPr>
        <w:t>. NAFO Sci Coun Studies 24:55-68</w:t>
      </w:r>
    </w:p>
    <w:p w14:paraId="4347E631" w14:textId="77777777" w:rsidR="00502586" w:rsidRPr="00502586" w:rsidRDefault="00502586" w:rsidP="00502586">
      <w:pPr>
        <w:pStyle w:val="EndNoteBibliography"/>
        <w:ind w:left="720" w:hanging="720"/>
        <w:rPr>
          <w:noProof/>
        </w:rPr>
      </w:pPr>
      <w:r w:rsidRPr="00502586">
        <w:rPr>
          <w:noProof/>
        </w:rPr>
        <w:t>Nakashima BS (1997) Results of the 1996 aerial survey of capelin (</w:t>
      </w:r>
      <w:r w:rsidRPr="00502586">
        <w:rPr>
          <w:i/>
          <w:noProof/>
        </w:rPr>
        <w:t>Mallotus villosus</w:t>
      </w:r>
      <w:r w:rsidRPr="00502586">
        <w:rPr>
          <w:noProof/>
        </w:rPr>
        <w:t>) schools.  Capelin in SA2 + Div 3KL DFO Atlantic Fisheries Research Document, 97/29</w:t>
      </w:r>
    </w:p>
    <w:p w14:paraId="77D7D51C" w14:textId="77777777" w:rsidR="00502586" w:rsidRPr="00502586" w:rsidRDefault="00502586" w:rsidP="00502586">
      <w:pPr>
        <w:pStyle w:val="EndNoteBibliography"/>
        <w:ind w:left="720" w:hanging="720"/>
        <w:rPr>
          <w:noProof/>
        </w:rPr>
      </w:pPr>
      <w:r w:rsidRPr="00502586">
        <w:rPr>
          <w:noProof/>
        </w:rPr>
        <w:t>Nakashima BS, Mowbray F (2014) Capelin (</w:t>
      </w:r>
      <w:r w:rsidRPr="00502586">
        <w:rPr>
          <w:i/>
          <w:noProof/>
        </w:rPr>
        <w:t>Mallotus villosus)</w:t>
      </w:r>
      <w:r w:rsidRPr="00502586">
        <w:rPr>
          <w:noProof/>
        </w:rPr>
        <w:t xml:space="preserve"> recruitment indices in NAFO Division 3KL. DFO Canadian Science Advisory Secretariat Research Document 2013/091</w:t>
      </w:r>
    </w:p>
    <w:p w14:paraId="36E2364F" w14:textId="77777777" w:rsidR="00502586" w:rsidRPr="00502586" w:rsidRDefault="00502586" w:rsidP="00502586">
      <w:pPr>
        <w:pStyle w:val="EndNoteBibliography"/>
        <w:ind w:left="720" w:hanging="720"/>
        <w:rPr>
          <w:noProof/>
        </w:rPr>
      </w:pPr>
      <w:r w:rsidRPr="00502586">
        <w:rPr>
          <w:noProof/>
        </w:rPr>
        <w:lastRenderedPageBreak/>
        <w:t>Nakashima BS, Wheeler JP (2002) Capelin (</w:t>
      </w:r>
      <w:r w:rsidRPr="00502586">
        <w:rPr>
          <w:i/>
          <w:noProof/>
        </w:rPr>
        <w:t>Mallotus villosus</w:t>
      </w:r>
      <w:r w:rsidRPr="00502586">
        <w:rPr>
          <w:noProof/>
        </w:rPr>
        <w:t>) spawning behaviour in Newfoundland waters - the interaction between beach and demersal spawning. ICES Journal of Marine Science 59:909-916</w:t>
      </w:r>
    </w:p>
    <w:p w14:paraId="5CDE3C21" w14:textId="77777777" w:rsidR="00502586" w:rsidRPr="00502586" w:rsidRDefault="00502586" w:rsidP="00502586">
      <w:pPr>
        <w:pStyle w:val="EndNoteBibliography"/>
        <w:ind w:left="720" w:hanging="720"/>
        <w:rPr>
          <w:noProof/>
        </w:rPr>
      </w:pPr>
      <w:r w:rsidRPr="00502586">
        <w:rPr>
          <w:noProof/>
        </w:rPr>
        <w:t>Neville V, Rose GA, Rowe S, Jamieson R, Piercey G (2018) Otolith chemistry and redistributions of northern cod: evidence of Smith Sound-Bonavista Corridor connectivity. Canadian Journal of Fisheries and Aquatic Sciences</w:t>
      </w:r>
    </w:p>
    <w:p w14:paraId="28566C0B" w14:textId="77777777" w:rsidR="00502586" w:rsidRPr="00502586" w:rsidRDefault="00502586" w:rsidP="00502586">
      <w:pPr>
        <w:pStyle w:val="EndNoteBibliography"/>
        <w:ind w:left="720" w:hanging="720"/>
        <w:rPr>
          <w:noProof/>
        </w:rPr>
      </w:pPr>
      <w:r w:rsidRPr="00502586">
        <w:rPr>
          <w:noProof/>
        </w:rPr>
        <w:t xml:space="preserve">Nilssen KT, Haug T, Øritsland T, Lindblom L, Kjellqwist SA (1998) Invasions of harp seals </w:t>
      </w:r>
      <w:r w:rsidRPr="00502586">
        <w:rPr>
          <w:i/>
          <w:noProof/>
        </w:rPr>
        <w:t>Phoca groenlandica</w:t>
      </w:r>
      <w:r w:rsidRPr="00502586">
        <w:rPr>
          <w:noProof/>
        </w:rPr>
        <w:t xml:space="preserve"> Erxleben to coastal waters of nor way in 1995: Ecological and demographic implications. Sarsia 83:337-345</w:t>
      </w:r>
    </w:p>
    <w:p w14:paraId="1F7DE4FC" w14:textId="77777777" w:rsidR="00502586" w:rsidRPr="00502586" w:rsidRDefault="00502586" w:rsidP="00502586">
      <w:pPr>
        <w:pStyle w:val="EndNoteBibliography"/>
        <w:ind w:left="720" w:hanging="720"/>
        <w:rPr>
          <w:noProof/>
        </w:rPr>
      </w:pPr>
      <w:r w:rsidRPr="00502586">
        <w:rPr>
          <w:noProof/>
        </w:rPr>
        <w:t>O'Driscoll RL, Rose GA (2001) In situ acoustic target strength of juvenile capelin. ICES Journal of Marine Science 58:342-345</w:t>
      </w:r>
    </w:p>
    <w:p w14:paraId="1A02D122" w14:textId="77777777" w:rsidR="00502586" w:rsidRPr="00502586" w:rsidRDefault="00502586" w:rsidP="00502586">
      <w:pPr>
        <w:pStyle w:val="EndNoteBibliography"/>
        <w:ind w:left="720" w:hanging="720"/>
        <w:rPr>
          <w:noProof/>
        </w:rPr>
      </w:pPr>
      <w:r w:rsidRPr="00502586">
        <w:rPr>
          <w:noProof/>
        </w:rPr>
        <w:t>Obradovich SG, Carruthers EH, Rose GA (2014) Bottom-up limits to Newfoundland capelin (Mallotus villosus) rebuilding: the euphausiid hypothesis. ICES Journal of Marine Science 71:775-783</w:t>
      </w:r>
    </w:p>
    <w:p w14:paraId="6D1C8306" w14:textId="77777777" w:rsidR="00502586" w:rsidRPr="00502586" w:rsidRDefault="00502586" w:rsidP="00502586">
      <w:pPr>
        <w:pStyle w:val="EndNoteBibliography"/>
        <w:ind w:left="720" w:hanging="720"/>
        <w:rPr>
          <w:noProof/>
        </w:rPr>
      </w:pPr>
      <w:r w:rsidRPr="00502586">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2A528649" w14:textId="77777777" w:rsidR="00502586" w:rsidRPr="00502586" w:rsidRDefault="00502586" w:rsidP="00502586">
      <w:pPr>
        <w:pStyle w:val="EndNoteBibliography"/>
        <w:ind w:left="720" w:hanging="720"/>
        <w:rPr>
          <w:noProof/>
        </w:rPr>
      </w:pPr>
      <w:r w:rsidRPr="00502586">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256FA0BA" w14:textId="77777777" w:rsidR="00502586" w:rsidRPr="00502586" w:rsidRDefault="00502586" w:rsidP="00502586">
      <w:pPr>
        <w:pStyle w:val="EndNoteBibliography"/>
        <w:ind w:left="720" w:hanging="720"/>
        <w:rPr>
          <w:noProof/>
        </w:rPr>
      </w:pPr>
      <w:r w:rsidRPr="00502586">
        <w:rPr>
          <w:noProof/>
        </w:rPr>
        <w:t>Pepin P, Colbourne E, Maillet G (2011) Seasonal patterns in zooplankton community structure on the Newfoundland and Labrador Shelf. Progress in Oceanography 91:273-285</w:t>
      </w:r>
    </w:p>
    <w:p w14:paraId="2FC3DE1B" w14:textId="77777777" w:rsidR="00502586" w:rsidRPr="00502586" w:rsidRDefault="00502586" w:rsidP="00502586">
      <w:pPr>
        <w:pStyle w:val="EndNoteBibliography"/>
        <w:ind w:left="720" w:hanging="720"/>
        <w:rPr>
          <w:noProof/>
        </w:rPr>
      </w:pPr>
      <w:r w:rsidRPr="00502586">
        <w:rPr>
          <w:noProof/>
        </w:rPr>
        <w:t>Pepin P, Cuff A, Koen-Alonso M, Ollerhead N (2010) Preliminary Analysis for the Delineation of Marine Ecoregions on the NL Shelves. NAFO SCR Doc 10/72</w:t>
      </w:r>
    </w:p>
    <w:p w14:paraId="54128990" w14:textId="77777777" w:rsidR="00502586" w:rsidRPr="00502586" w:rsidRDefault="00502586" w:rsidP="00502586">
      <w:pPr>
        <w:pStyle w:val="EndNoteBibliography"/>
        <w:ind w:left="720" w:hanging="720"/>
        <w:rPr>
          <w:noProof/>
        </w:rPr>
      </w:pPr>
      <w:r w:rsidRPr="00502586">
        <w:rPr>
          <w:noProof/>
        </w:rPr>
        <w:t>Pepin P, Higdon J, Koen-Alonso M, Fogarty M, Ollerhead N (2014) Application of ecoregion analysis to the identification of Ecosystem Production Units (EPUs) in the NAFO Convention Area. NAFO SCR Doc 14/069</w:t>
      </w:r>
    </w:p>
    <w:p w14:paraId="2746E33F" w14:textId="77777777" w:rsidR="00502586" w:rsidRPr="00502586" w:rsidRDefault="00502586" w:rsidP="00502586">
      <w:pPr>
        <w:pStyle w:val="EndNoteBibliography"/>
        <w:ind w:left="720" w:hanging="720"/>
        <w:rPr>
          <w:noProof/>
        </w:rPr>
      </w:pPr>
      <w:r w:rsidRPr="00502586">
        <w:rPr>
          <w:noProof/>
        </w:rPr>
        <w:t>Pepin P, Koen-Alonso M, Higdon J, Ollerhead N (2012) Robustness in the delineation of ecoregions on the Newfoundland and Labrador continental shelf. NAFO SCR Doc 12/067</w:t>
      </w:r>
    </w:p>
    <w:p w14:paraId="64A42F7F" w14:textId="77777777" w:rsidR="00502586" w:rsidRPr="00502586" w:rsidRDefault="00502586" w:rsidP="00502586">
      <w:pPr>
        <w:pStyle w:val="EndNoteBibliography"/>
        <w:ind w:left="720" w:hanging="720"/>
        <w:rPr>
          <w:noProof/>
        </w:rPr>
      </w:pPr>
      <w:r w:rsidRPr="00502586">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042EBE19" w14:textId="77777777" w:rsidR="00502586" w:rsidRPr="00502586" w:rsidRDefault="00502586" w:rsidP="00502586">
      <w:pPr>
        <w:pStyle w:val="EndNoteBibliography"/>
        <w:ind w:left="720" w:hanging="720"/>
        <w:rPr>
          <w:noProof/>
        </w:rPr>
      </w:pPr>
      <w:r w:rsidRPr="00502586">
        <w:rPr>
          <w:noProof/>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4968DAE6" w14:textId="77777777" w:rsidR="00502586" w:rsidRPr="00502586" w:rsidRDefault="00502586" w:rsidP="00502586">
      <w:pPr>
        <w:pStyle w:val="EndNoteBibliography"/>
        <w:ind w:left="720" w:hanging="720"/>
        <w:rPr>
          <w:noProof/>
        </w:rPr>
      </w:pPr>
      <w:r w:rsidRPr="00502586">
        <w:rPr>
          <w:noProof/>
        </w:rPr>
        <w:t>Prince JD, Loneragan NR, Okey TA (2008) Contraction of the banana prawn (</w:t>
      </w:r>
      <w:r w:rsidRPr="00502586">
        <w:rPr>
          <w:i/>
          <w:noProof/>
        </w:rPr>
        <w:t>Penaeus merguiensis</w:t>
      </w:r>
      <w:r w:rsidRPr="00502586">
        <w:rPr>
          <w:noProof/>
        </w:rPr>
        <w:t>) fishery of Albatross Bay in the Gulf of Carpentaria, Australia.  v. 59</w:t>
      </w:r>
    </w:p>
    <w:p w14:paraId="32D9D3E6" w14:textId="77777777" w:rsidR="00502586" w:rsidRPr="00502586" w:rsidRDefault="00502586" w:rsidP="00502586">
      <w:pPr>
        <w:pStyle w:val="EndNoteBibliography"/>
        <w:ind w:left="720" w:hanging="720"/>
        <w:rPr>
          <w:noProof/>
        </w:rPr>
      </w:pPr>
      <w:r w:rsidRPr="00502586">
        <w:rPr>
          <w:noProof/>
        </w:rPr>
        <w:t>Regular P, Montevecchi W, Hedd A, Robertson G, Wilhelm S (2013) Canadian fishery closures provide a large-scale test of the impact of gillnet bycatch on seabird populations. Biology Letters 9</w:t>
      </w:r>
    </w:p>
    <w:p w14:paraId="1F87B0CE" w14:textId="77777777" w:rsidR="00502586" w:rsidRPr="00502586" w:rsidRDefault="00502586" w:rsidP="00502586">
      <w:pPr>
        <w:pStyle w:val="EndNoteBibliography"/>
        <w:ind w:left="720" w:hanging="720"/>
        <w:rPr>
          <w:noProof/>
        </w:rPr>
      </w:pPr>
      <w:r w:rsidRPr="00502586">
        <w:rPr>
          <w:noProof/>
        </w:rPr>
        <w:lastRenderedPageBreak/>
        <w:t>Reid PC, Colebrook JM, Matthews JBL, Aiken J (2003) The Continuous Plankton Recorder: concepts and history, from Plankton Indicator to undulating recorders. Progress in Oceanography 58:117-173</w:t>
      </w:r>
    </w:p>
    <w:p w14:paraId="21468AC5" w14:textId="77777777" w:rsidR="00502586" w:rsidRPr="00502586" w:rsidRDefault="00502586" w:rsidP="00502586">
      <w:pPr>
        <w:pStyle w:val="EndNoteBibliography"/>
        <w:ind w:left="720" w:hanging="720"/>
        <w:rPr>
          <w:noProof/>
        </w:rPr>
      </w:pPr>
      <w:r w:rsidRPr="00502586">
        <w:rPr>
          <w:noProof/>
        </w:rPr>
        <w:t>Rice J (2002) Changes to the large marine ecosystem of the Newfoundland-Labrador shelf. In: Sherman K, Skjoldal HR (eds) Large marine ecosystems of the North Atlantic. Elsevier Science B.V.</w:t>
      </w:r>
    </w:p>
    <w:p w14:paraId="68E8BD9D" w14:textId="77777777" w:rsidR="00502586" w:rsidRPr="00502586" w:rsidRDefault="00502586" w:rsidP="00502586">
      <w:pPr>
        <w:pStyle w:val="EndNoteBibliography"/>
        <w:ind w:left="720" w:hanging="720"/>
        <w:rPr>
          <w:noProof/>
        </w:rPr>
      </w:pPr>
      <w:r w:rsidRPr="00502586">
        <w:rPr>
          <w:noProof/>
        </w:rPr>
        <w:t>Rose GA (1993) Cod spawning on a migration highway in the north-west Atlantic. Nature 366:458-461</w:t>
      </w:r>
    </w:p>
    <w:p w14:paraId="3140F382" w14:textId="77777777" w:rsidR="00502586" w:rsidRPr="00502586" w:rsidRDefault="00502586" w:rsidP="00502586">
      <w:pPr>
        <w:pStyle w:val="EndNoteBibliography"/>
        <w:ind w:left="720" w:hanging="720"/>
        <w:rPr>
          <w:noProof/>
        </w:rPr>
      </w:pPr>
      <w:r w:rsidRPr="00502586">
        <w:rPr>
          <w:noProof/>
        </w:rPr>
        <w:t>Rose GA (2007) Cod: an ecological history of the North Atlantic fisheries. Breakwater Books, St John's, NL</w:t>
      </w:r>
    </w:p>
    <w:p w14:paraId="569752ED" w14:textId="77777777" w:rsidR="00502586" w:rsidRPr="00502586" w:rsidRDefault="00502586" w:rsidP="00502586">
      <w:pPr>
        <w:pStyle w:val="EndNoteBibliography"/>
        <w:ind w:left="720" w:hanging="720"/>
        <w:rPr>
          <w:noProof/>
        </w:rPr>
      </w:pPr>
      <w:r w:rsidRPr="00502586">
        <w:rPr>
          <w:noProof/>
        </w:rPr>
        <w:t>Rose GA, deYoung B, Kulka DW, Goddard SV, Fletcher GL (2000) Distribution shifts and overfishing the northern cod (</w:t>
      </w:r>
      <w:r w:rsidRPr="00502586">
        <w:rPr>
          <w:i/>
          <w:noProof/>
        </w:rPr>
        <w:t>Gadus morhua</w:t>
      </w:r>
      <w:r w:rsidRPr="00502586">
        <w:rPr>
          <w:noProof/>
        </w:rPr>
        <w:t>): a view from the ocean. Canadian Journal of Fisheries and Aquatic Sciences 57:644-663</w:t>
      </w:r>
    </w:p>
    <w:p w14:paraId="0B5A3A54" w14:textId="77777777" w:rsidR="00502586" w:rsidRPr="00502586" w:rsidRDefault="00502586" w:rsidP="00502586">
      <w:pPr>
        <w:pStyle w:val="EndNoteBibliography"/>
        <w:ind w:left="720" w:hanging="720"/>
        <w:rPr>
          <w:noProof/>
        </w:rPr>
      </w:pPr>
      <w:r w:rsidRPr="00502586">
        <w:rPr>
          <w:noProof/>
        </w:rPr>
        <w:t>Rose GA, Kulka DW (1999) Hyperaggregation of fish and fisheries: how catch-per-unit-effort increased as the northern cod (</w:t>
      </w:r>
      <w:r w:rsidRPr="00502586">
        <w:rPr>
          <w:i/>
          <w:noProof/>
        </w:rPr>
        <w:t>Gadus morhua</w:t>
      </w:r>
      <w:r w:rsidRPr="00502586">
        <w:rPr>
          <w:noProof/>
        </w:rPr>
        <w:t>) declined. Canadian Journal of Fisheries and Aquatic Sciences 56:118-127</w:t>
      </w:r>
    </w:p>
    <w:p w14:paraId="39816930" w14:textId="77777777" w:rsidR="00502586" w:rsidRPr="00502586" w:rsidRDefault="00502586" w:rsidP="00502586">
      <w:pPr>
        <w:pStyle w:val="EndNoteBibliography"/>
        <w:ind w:left="720" w:hanging="720"/>
        <w:rPr>
          <w:noProof/>
        </w:rPr>
      </w:pPr>
      <w:r w:rsidRPr="00502586">
        <w:rPr>
          <w:noProof/>
        </w:rPr>
        <w:t>Rose GA, O'Driscoll RL (2002) Capelin are good for cod: can the northern stock rebuild without them? ICES Journal of Marine Science 59:1018-1026</w:t>
      </w:r>
    </w:p>
    <w:p w14:paraId="68A2363C" w14:textId="77777777" w:rsidR="00502586" w:rsidRPr="00502586" w:rsidRDefault="00502586" w:rsidP="00502586">
      <w:pPr>
        <w:pStyle w:val="EndNoteBibliography"/>
        <w:ind w:left="720" w:hanging="720"/>
        <w:rPr>
          <w:noProof/>
        </w:rPr>
      </w:pPr>
      <w:r w:rsidRPr="00502586">
        <w:rPr>
          <w:noProof/>
        </w:rPr>
        <w:t>Rose GA, Rowe S (2018) Does redistribution or local growth underpin rebuilding of Canada’s Northern cod? Canadian Journal of Fisheries and Aquatic Sciences:1-11</w:t>
      </w:r>
    </w:p>
    <w:p w14:paraId="4A1ACA24" w14:textId="77777777" w:rsidR="00502586" w:rsidRPr="00502586" w:rsidRDefault="00502586" w:rsidP="00502586">
      <w:pPr>
        <w:pStyle w:val="EndNoteBibliography"/>
        <w:ind w:left="720" w:hanging="720"/>
        <w:rPr>
          <w:noProof/>
        </w:rPr>
      </w:pPr>
      <w:r w:rsidRPr="00502586">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37972DBD" w14:textId="77777777" w:rsidR="00502586" w:rsidRPr="00502586" w:rsidRDefault="00502586" w:rsidP="00502586">
      <w:pPr>
        <w:pStyle w:val="EndNoteBibliography"/>
        <w:ind w:left="720" w:hanging="720"/>
        <w:rPr>
          <w:noProof/>
        </w:rPr>
      </w:pPr>
      <w:r w:rsidRPr="00502586">
        <w:rPr>
          <w:noProof/>
        </w:rPr>
        <w:t>Skagseth Ø, Slotte A, Stenevik EK, Nash RDM (2015) Characteristics of the Norwegian Coastal Current during Years with High Recruitment of Norwegian Spring Spawning Herring (Clupea harengus L.). PLOS ONE 10:e0144117</w:t>
      </w:r>
    </w:p>
    <w:p w14:paraId="0E4D8966" w14:textId="77777777" w:rsidR="00502586" w:rsidRPr="00502586" w:rsidRDefault="00502586" w:rsidP="00502586">
      <w:pPr>
        <w:pStyle w:val="EndNoteBibliography"/>
        <w:ind w:left="720" w:hanging="720"/>
        <w:rPr>
          <w:noProof/>
        </w:rPr>
      </w:pPr>
      <w:r w:rsidRPr="00502586">
        <w:rPr>
          <w:noProof/>
        </w:rPr>
        <w:t>Soutar A, Issacs JD (1969) History of fish populations inferred from fish scales in anaerobic sediments off California. CalCOFI Reports 13:63-70</w:t>
      </w:r>
    </w:p>
    <w:p w14:paraId="4BED0DC0" w14:textId="77777777" w:rsidR="00502586" w:rsidRPr="00502586" w:rsidRDefault="00502586" w:rsidP="00502586">
      <w:pPr>
        <w:pStyle w:val="EndNoteBibliography"/>
        <w:ind w:left="720" w:hanging="720"/>
        <w:rPr>
          <w:noProof/>
        </w:rPr>
      </w:pPr>
      <w:r w:rsidRPr="00502586">
        <w:rPr>
          <w:noProof/>
        </w:rPr>
        <w:t>Stenson GB (2012) Estimating consumption of prey by harp seals (</w:t>
      </w:r>
      <w:r w:rsidRPr="00502586">
        <w:rPr>
          <w:i/>
          <w:noProof/>
        </w:rPr>
        <w:t>Pagophilus groenlandicus</w:t>
      </w:r>
      <w:r w:rsidRPr="00502586">
        <w:rPr>
          <w:noProof/>
        </w:rPr>
        <w:t>) in NAFO Divisions 2J3KL. Canadian Science Advisory Secretariat (CSAS) Research Document 2012/156</w:t>
      </w:r>
    </w:p>
    <w:p w14:paraId="5D7B2B5F" w14:textId="77777777" w:rsidR="00502586" w:rsidRPr="00502586" w:rsidRDefault="00502586" w:rsidP="00502586">
      <w:pPr>
        <w:pStyle w:val="EndNoteBibliography"/>
        <w:ind w:left="720" w:hanging="720"/>
        <w:rPr>
          <w:noProof/>
        </w:rPr>
      </w:pPr>
      <w:r w:rsidRPr="00502586">
        <w:rPr>
          <w:noProof/>
        </w:rPr>
        <w:t>Stenson GB, Buren AD, Koen-Alonso M (2016) The impact of changing climate and abundance on reproduction in an ice-dependent species, the Northwest Atlantic harp seal,</w:t>
      </w:r>
      <w:r w:rsidRPr="00502586">
        <w:rPr>
          <w:i/>
          <w:noProof/>
        </w:rPr>
        <w:t xml:space="preserve"> Pagophilus groenlandicus</w:t>
      </w:r>
      <w:r w:rsidRPr="00502586">
        <w:rPr>
          <w:noProof/>
        </w:rPr>
        <w:t>. ICES Journal of Marine Science: Journal du Conseil 73:250-262</w:t>
      </w:r>
    </w:p>
    <w:p w14:paraId="02E59813" w14:textId="77777777" w:rsidR="00502586" w:rsidRPr="00502586" w:rsidRDefault="00502586" w:rsidP="00502586">
      <w:pPr>
        <w:pStyle w:val="EndNoteBibliography"/>
        <w:ind w:left="720" w:hanging="720"/>
        <w:rPr>
          <w:noProof/>
        </w:rPr>
      </w:pPr>
      <w:r w:rsidRPr="00502586">
        <w:rPr>
          <w:noProof/>
        </w:rPr>
        <w:t xml:space="preserve">Stenson GB, Wakeham D, Buren AD, Koen-Alonso M (2014) Density-dependent and density-independent factors influencing reproductive rates in Northwest Atlantic harp seals, </w:t>
      </w:r>
      <w:r w:rsidRPr="00502586">
        <w:rPr>
          <w:i/>
          <w:noProof/>
        </w:rPr>
        <w:t>Pagophilus groenlandicus</w:t>
      </w:r>
      <w:r w:rsidRPr="00502586">
        <w:rPr>
          <w:noProof/>
        </w:rPr>
        <w:t>. DFO Canadian Science Advisory Secretariat Research Document 2014/058</w:t>
      </w:r>
    </w:p>
    <w:p w14:paraId="7A655FA2" w14:textId="77777777" w:rsidR="00502586" w:rsidRPr="00502586" w:rsidRDefault="00502586" w:rsidP="00502586">
      <w:pPr>
        <w:pStyle w:val="EndNoteBibliography"/>
        <w:ind w:left="720" w:hanging="720"/>
        <w:rPr>
          <w:noProof/>
        </w:rPr>
      </w:pPr>
      <w:r w:rsidRPr="00502586">
        <w:rPr>
          <w:noProof/>
        </w:rPr>
        <w:t>Templeman W (1948) The life history of the caplin (</w:t>
      </w:r>
      <w:r w:rsidRPr="00502586">
        <w:rPr>
          <w:i/>
          <w:noProof/>
        </w:rPr>
        <w:t>Mallotus villosus</w:t>
      </w:r>
      <w:r w:rsidRPr="00502586">
        <w:rPr>
          <w:noProof/>
        </w:rPr>
        <w:t xml:space="preserve"> O. F. Müller) in Newfoundland waters. Bulletin of the Newfoundland Government Laboratory 17:1-151</w:t>
      </w:r>
    </w:p>
    <w:p w14:paraId="6D9EA8DD" w14:textId="77777777" w:rsidR="00502586" w:rsidRPr="00502586" w:rsidRDefault="00502586" w:rsidP="00502586">
      <w:pPr>
        <w:pStyle w:val="EndNoteBibliography"/>
        <w:ind w:left="720" w:hanging="720"/>
        <w:rPr>
          <w:noProof/>
        </w:rPr>
      </w:pPr>
      <w:r w:rsidRPr="00502586">
        <w:rPr>
          <w:noProof/>
        </w:rPr>
        <w:t>Thorson J, T., Pinsky M, L., Ward E, J., Gimenez O (2016) Model</w:t>
      </w:r>
      <w:r w:rsidRPr="00502586">
        <w:rPr>
          <w:rFonts w:ascii="Cambria Math" w:hAnsi="Cambria Math" w:cs="Cambria Math"/>
          <w:noProof/>
        </w:rPr>
        <w:t>‐</w:t>
      </w:r>
      <w:r w:rsidRPr="00502586">
        <w:rPr>
          <w:noProof/>
        </w:rPr>
        <w:t>based inference for estimating shifts in species distribution, area occupied and centre of gravity. Methods in Ecology and Evolution 7:990-1002</w:t>
      </w:r>
    </w:p>
    <w:p w14:paraId="619E8E8E" w14:textId="77777777" w:rsidR="00502586" w:rsidRPr="00502586" w:rsidRDefault="00502586" w:rsidP="00502586">
      <w:pPr>
        <w:pStyle w:val="EndNoteBibliography"/>
        <w:ind w:left="720" w:hanging="720"/>
        <w:rPr>
          <w:noProof/>
        </w:rPr>
      </w:pPr>
      <w:r w:rsidRPr="00502586">
        <w:rPr>
          <w:noProof/>
        </w:rPr>
        <w:lastRenderedPageBreak/>
        <w:t>Thorson JT, Barnett LAK (2017) Comparing estimates of abundance trends and distribution shifts using single- and multispecies models of fishes and biogenic habitat. ICES Journal of Marine Science 74:1311-1321</w:t>
      </w:r>
    </w:p>
    <w:p w14:paraId="2FD06A58" w14:textId="77777777" w:rsidR="00502586" w:rsidRPr="00502586" w:rsidRDefault="00502586" w:rsidP="00502586">
      <w:pPr>
        <w:pStyle w:val="EndNoteBibliography"/>
        <w:ind w:left="720" w:hanging="720"/>
        <w:rPr>
          <w:noProof/>
        </w:rPr>
      </w:pPr>
      <w:r w:rsidRPr="00502586">
        <w:rPr>
          <w:noProof/>
        </w:rPr>
        <w:t>Toresen R, Østvedt OJ (2000) Variation in abundance of Norwegian spring-spawning herring (Clupea harengus, Clupeidae) throughout the 20th century and the influence of climatic fluctuations. Fish and Fisheries 1:231-256</w:t>
      </w:r>
    </w:p>
    <w:p w14:paraId="3D118CF3" w14:textId="77777777" w:rsidR="00502586" w:rsidRPr="00502586" w:rsidRDefault="00502586" w:rsidP="00502586">
      <w:pPr>
        <w:pStyle w:val="EndNoteBibliography"/>
        <w:ind w:left="720" w:hanging="720"/>
        <w:rPr>
          <w:noProof/>
        </w:rPr>
      </w:pPr>
      <w:r w:rsidRPr="00502586">
        <w:rPr>
          <w:noProof/>
        </w:rPr>
        <w:t>Vilhjálmsson H (1994) The Icelandic capelin stock. Rit Fiskideildar 13:1-281</w:t>
      </w:r>
    </w:p>
    <w:p w14:paraId="28C45E77" w14:textId="77777777" w:rsidR="00502586" w:rsidRPr="00502586" w:rsidRDefault="00502586" w:rsidP="00502586">
      <w:pPr>
        <w:pStyle w:val="EndNoteBibliography"/>
        <w:ind w:left="720" w:hanging="720"/>
        <w:rPr>
          <w:noProof/>
        </w:rPr>
      </w:pPr>
      <w:r w:rsidRPr="00502586">
        <w:rPr>
          <w:noProof/>
        </w:rPr>
        <w:t>Wilberg MJ, Thorson JT, Linton BC, Berkson J (2009) Incorporating time-varying catchability into population dynamic stock assessment models. Reviews in Fisheries Science 18:7-24</w:t>
      </w:r>
    </w:p>
    <w:p w14:paraId="3CB960DA" w14:textId="77777777" w:rsidR="00502586" w:rsidRPr="00502586" w:rsidRDefault="00502586" w:rsidP="00502586">
      <w:pPr>
        <w:pStyle w:val="EndNoteBibliography"/>
        <w:ind w:left="720" w:hanging="720"/>
        <w:rPr>
          <w:noProof/>
        </w:rPr>
      </w:pPr>
      <w:r w:rsidRPr="00502586">
        <w:rPr>
          <w:noProof/>
        </w:rPr>
        <w:t>Wilhelm SI, Mailhiot J, Arany J, Chardine JW, Robertson GJ, Ryan PC (2015) Update and trends of three important seabird populations in the western North Atlantic using a geographic information system approach. Marine Ornithology 43:211-222</w:t>
      </w:r>
    </w:p>
    <w:p w14:paraId="14BBA31B" w14:textId="77777777" w:rsidR="00502586" w:rsidRPr="00502586" w:rsidRDefault="00502586" w:rsidP="00502586">
      <w:pPr>
        <w:pStyle w:val="EndNoteBibliography"/>
        <w:ind w:left="720" w:hanging="720"/>
        <w:rPr>
          <w:noProof/>
        </w:rPr>
      </w:pPr>
      <w:r w:rsidRPr="00502586">
        <w:rPr>
          <w:noProof/>
        </w:rPr>
        <w:t>Wilhelm SI, Robertson GJ, Ryan PC, Tobin SF, Elliot RD (2009) Re-evaluating the use of beached bird oiling rates to assess long-term trends in chronic oil pollution. Marine Pollution Bulletin 58:249-255</w:t>
      </w:r>
    </w:p>
    <w:p w14:paraId="7B929DFF" w14:textId="77777777" w:rsidR="00502586" w:rsidRPr="00502586" w:rsidRDefault="00502586" w:rsidP="00502586">
      <w:pPr>
        <w:pStyle w:val="EndNoteBibliography"/>
        <w:ind w:left="720" w:hanging="720"/>
        <w:rPr>
          <w:noProof/>
        </w:rPr>
      </w:pPr>
      <w:r w:rsidRPr="00502586">
        <w:rPr>
          <w:noProof/>
        </w:rPr>
        <w:t>Winters GH (1970) Biological changes in coastal capelin from the over-wintering to the spawning condition. Journal of the Fisheries Research Board of Canada 27:2215-2224</w:t>
      </w:r>
    </w:p>
    <w:p w14:paraId="7D2412B3" w14:textId="77777777" w:rsidR="00502586" w:rsidRPr="00502586" w:rsidRDefault="00502586" w:rsidP="00502586">
      <w:pPr>
        <w:pStyle w:val="EndNoteBibliography"/>
        <w:ind w:left="720" w:hanging="720"/>
        <w:rPr>
          <w:noProof/>
        </w:rPr>
      </w:pPr>
      <w:r w:rsidRPr="00502586">
        <w:rPr>
          <w:noProof/>
        </w:rPr>
        <w:t>Winters GH (1995) Interaction between timing, capelin distribution and biomass estimates from the Div. 2J3K capelin acoustic survey.  Capelin in SA2 + Div 3KL. DFO Atlantic Fisheries Research Document 95/70</w:t>
      </w:r>
    </w:p>
    <w:p w14:paraId="32AF2FDB" w14:textId="77777777" w:rsidR="00502586" w:rsidRPr="00502586" w:rsidRDefault="00502586" w:rsidP="00502586">
      <w:pPr>
        <w:pStyle w:val="EndNoteBibliography"/>
        <w:ind w:left="720" w:hanging="720"/>
        <w:rPr>
          <w:noProof/>
        </w:rPr>
      </w:pPr>
      <w:r w:rsidRPr="00502586">
        <w:rPr>
          <w:noProof/>
        </w:rPr>
        <w:t>Winters GH, Carscadden JE (1978) Review of capelin ecology and estimation of surplus yield from predator dynamics. International Commission for the Northwest Atlantic Fisheries Research Bulletin 13:21-30</w:t>
      </w:r>
    </w:p>
    <w:p w14:paraId="5B33079A" w14:textId="77777777" w:rsidR="00502586" w:rsidRPr="00502586" w:rsidRDefault="00502586" w:rsidP="00502586">
      <w:pPr>
        <w:pStyle w:val="EndNoteBibliography"/>
        <w:ind w:left="720" w:hanging="720"/>
        <w:rPr>
          <w:noProof/>
        </w:rPr>
      </w:pPr>
      <w:r w:rsidRPr="00502586">
        <w:rPr>
          <w:noProof/>
        </w:rPr>
        <w:t>Winters GH, Wheeler JP (1985) Interaction Between Stock Area, Stock Abundance, and Catchability Coefficient. Canadian Journal of Fisheries and Aquatic Sciences 42:989-998</w:t>
      </w:r>
    </w:p>
    <w:p w14:paraId="4C9E9DD0" w14:textId="77777777" w:rsidR="00502586" w:rsidRPr="00502586" w:rsidRDefault="00502586" w:rsidP="00502586">
      <w:pPr>
        <w:pStyle w:val="EndNoteBibliography"/>
        <w:ind w:left="720" w:hanging="720"/>
        <w:rPr>
          <w:noProof/>
        </w:rPr>
      </w:pPr>
      <w:r w:rsidRPr="00502586">
        <w:rPr>
          <w:noProof/>
        </w:rPr>
        <w:t>Worm B, Tittensor DP (2011) Range contraction in large pelagic predators. Proceedings of the National Academy of Sciences 108:11942</w:t>
      </w:r>
    </w:p>
    <w:p w14:paraId="07CA4244" w14:textId="4C008FEF" w:rsidR="00794830" w:rsidRDefault="00BD35A4">
      <w:pPr>
        <w:pStyle w:val="EndNoteBibliography"/>
        <w:spacing w:line="480" w:lineRule="auto"/>
        <w:ind w:left="720" w:hanging="720"/>
        <w:rPr>
          <w:rStyle w:val="None"/>
          <w:rFonts w:eastAsia="Times New Roman"/>
          <w:szCs w:val="24"/>
        </w:rPr>
      </w:pPr>
      <w:r>
        <w:fldChar w:fldCharType="end"/>
      </w:r>
    </w:p>
    <w:p w14:paraId="755CDABB" w14:textId="2573D59E" w:rsidR="00794830" w:rsidRDefault="00794830">
      <w:pPr>
        <w:pStyle w:val="EndNoteBibliography"/>
        <w:spacing w:line="480" w:lineRule="auto"/>
        <w:ind w:left="720" w:hanging="720"/>
      </w:pPr>
    </w:p>
    <w:sectPr w:rsidR="00794830" w:rsidSect="00BD35A4">
      <w:headerReference w:type="default" r:id="rId12"/>
      <w:footerReference w:type="default" r:id="rId13"/>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682D0" w14:textId="77777777" w:rsidR="003A104B" w:rsidRDefault="003A104B">
      <w:r>
        <w:separator/>
      </w:r>
    </w:p>
  </w:endnote>
  <w:endnote w:type="continuationSeparator" w:id="0">
    <w:p w14:paraId="42F79547" w14:textId="77777777" w:rsidR="003A104B" w:rsidRDefault="003A1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3BC77" w14:textId="726D9780" w:rsidR="00A6516C" w:rsidRDefault="00A6516C">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E35434">
      <w:rPr>
        <w:noProof/>
        <w:sz w:val="18"/>
        <w:szCs w:val="18"/>
      </w:rPr>
      <w:t>27</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F3FA8" w14:textId="77777777" w:rsidR="003A104B" w:rsidRDefault="003A104B">
      <w:r>
        <w:separator/>
      </w:r>
    </w:p>
  </w:footnote>
  <w:footnote w:type="continuationSeparator" w:id="0">
    <w:p w14:paraId="0D6438C3" w14:textId="77777777" w:rsidR="003A104B" w:rsidRDefault="003A10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C2728" w14:textId="77777777" w:rsidR="00A6516C" w:rsidRDefault="00A6516C">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jandro Buren">
    <w15:presenceInfo w15:providerId="AD" w15:userId="S-1-5-21-1307300660-2320930050-2453050244-30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47&lt;/item&gt;&lt;item&gt;694&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41&lt;/item&gt;&lt;item&gt;942&lt;/item&gt;&lt;item&gt;943&lt;/item&gt;&lt;item&gt;1013&lt;/item&gt;&lt;item&gt;1015&lt;/item&gt;&lt;item&gt;1016&lt;/item&gt;&lt;item&gt;1017&lt;/item&gt;&lt;item&gt;1018&lt;/item&gt;&lt;item&gt;1019&lt;/item&gt;&lt;item&gt;1021&lt;/item&gt;&lt;item&gt;1024&lt;/item&gt;&lt;item&gt;1025&lt;/item&gt;&lt;item&gt;1027&lt;/item&gt;&lt;item&gt;1028&lt;/item&gt;&lt;item&gt;1029&lt;/item&gt;&lt;item&gt;1030&lt;/item&gt;&lt;item&gt;1033&lt;/item&gt;&lt;item&gt;1034&lt;/item&gt;&lt;item&gt;1035&lt;/item&gt;&lt;item&gt;1036&lt;/item&gt;&lt;item&gt;1037&lt;/item&gt;&lt;item&gt;1039&lt;/item&gt;&lt;item&gt;1041&lt;/item&gt;&lt;item&gt;1042&lt;/item&gt;&lt;item&gt;1044&lt;/item&gt;&lt;item&gt;1045&lt;/item&gt;&lt;item&gt;1046&lt;/item&gt;&lt;item&gt;1049&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7&lt;/item&gt;&lt;item&gt;1068&lt;/item&gt;&lt;/record-ids&gt;&lt;/item&gt;&lt;/Libraries&gt;"/>
  </w:docVars>
  <w:rsids>
    <w:rsidRoot w:val="00794830"/>
    <w:rsid w:val="000060B9"/>
    <w:rsid w:val="00045C1A"/>
    <w:rsid w:val="0005106C"/>
    <w:rsid w:val="0005361F"/>
    <w:rsid w:val="00054688"/>
    <w:rsid w:val="000620F0"/>
    <w:rsid w:val="00066377"/>
    <w:rsid w:val="00073AFF"/>
    <w:rsid w:val="00082266"/>
    <w:rsid w:val="0009576F"/>
    <w:rsid w:val="000A264C"/>
    <w:rsid w:val="000A364D"/>
    <w:rsid w:val="000A7119"/>
    <w:rsid w:val="000B3CF5"/>
    <w:rsid w:val="000E1AC5"/>
    <w:rsid w:val="000E5F7F"/>
    <w:rsid w:val="000F0DFE"/>
    <w:rsid w:val="00101342"/>
    <w:rsid w:val="0010633F"/>
    <w:rsid w:val="00115163"/>
    <w:rsid w:val="0011669B"/>
    <w:rsid w:val="00126420"/>
    <w:rsid w:val="00155E29"/>
    <w:rsid w:val="001617AB"/>
    <w:rsid w:val="001737E4"/>
    <w:rsid w:val="0017633C"/>
    <w:rsid w:val="00182A3B"/>
    <w:rsid w:val="001900CF"/>
    <w:rsid w:val="00195B96"/>
    <w:rsid w:val="00197AF7"/>
    <w:rsid w:val="001B1133"/>
    <w:rsid w:val="001C70A5"/>
    <w:rsid w:val="001D62AE"/>
    <w:rsid w:val="001E6837"/>
    <w:rsid w:val="001F3575"/>
    <w:rsid w:val="001F370F"/>
    <w:rsid w:val="00211175"/>
    <w:rsid w:val="00223061"/>
    <w:rsid w:val="00255E40"/>
    <w:rsid w:val="002675A2"/>
    <w:rsid w:val="00281C3B"/>
    <w:rsid w:val="002A2AB2"/>
    <w:rsid w:val="002E155B"/>
    <w:rsid w:val="002E2E94"/>
    <w:rsid w:val="002F07AA"/>
    <w:rsid w:val="002F47AF"/>
    <w:rsid w:val="002F56D2"/>
    <w:rsid w:val="00302BAB"/>
    <w:rsid w:val="00304F0D"/>
    <w:rsid w:val="0034141C"/>
    <w:rsid w:val="00344D66"/>
    <w:rsid w:val="003450A8"/>
    <w:rsid w:val="00356266"/>
    <w:rsid w:val="00386A51"/>
    <w:rsid w:val="003A104B"/>
    <w:rsid w:val="003A31BD"/>
    <w:rsid w:val="003A401E"/>
    <w:rsid w:val="003A50C5"/>
    <w:rsid w:val="003D4942"/>
    <w:rsid w:val="003D5AB3"/>
    <w:rsid w:val="00406158"/>
    <w:rsid w:val="00414487"/>
    <w:rsid w:val="004417BD"/>
    <w:rsid w:val="00442268"/>
    <w:rsid w:val="004442B2"/>
    <w:rsid w:val="00445943"/>
    <w:rsid w:val="00461AF7"/>
    <w:rsid w:val="004633CA"/>
    <w:rsid w:val="0047317B"/>
    <w:rsid w:val="004A7CF4"/>
    <w:rsid w:val="004C0B42"/>
    <w:rsid w:val="004C470B"/>
    <w:rsid w:val="004C5749"/>
    <w:rsid w:val="004D29CB"/>
    <w:rsid w:val="00502586"/>
    <w:rsid w:val="0050447B"/>
    <w:rsid w:val="00511894"/>
    <w:rsid w:val="0051270F"/>
    <w:rsid w:val="00514948"/>
    <w:rsid w:val="00520002"/>
    <w:rsid w:val="005227C4"/>
    <w:rsid w:val="005228FB"/>
    <w:rsid w:val="005268E3"/>
    <w:rsid w:val="0053253C"/>
    <w:rsid w:val="005419FA"/>
    <w:rsid w:val="00554D3D"/>
    <w:rsid w:val="0056283B"/>
    <w:rsid w:val="00573110"/>
    <w:rsid w:val="00576877"/>
    <w:rsid w:val="0059403F"/>
    <w:rsid w:val="005B242F"/>
    <w:rsid w:val="005B50FB"/>
    <w:rsid w:val="005B5514"/>
    <w:rsid w:val="005D3DDC"/>
    <w:rsid w:val="005D5588"/>
    <w:rsid w:val="005F5C98"/>
    <w:rsid w:val="00616834"/>
    <w:rsid w:val="00631433"/>
    <w:rsid w:val="006445CA"/>
    <w:rsid w:val="0064765A"/>
    <w:rsid w:val="00654754"/>
    <w:rsid w:val="00655B36"/>
    <w:rsid w:val="006603E4"/>
    <w:rsid w:val="00660995"/>
    <w:rsid w:val="00661EE6"/>
    <w:rsid w:val="00670DA0"/>
    <w:rsid w:val="006827B1"/>
    <w:rsid w:val="00690743"/>
    <w:rsid w:val="006B2BD3"/>
    <w:rsid w:val="006B7579"/>
    <w:rsid w:val="006C09BD"/>
    <w:rsid w:val="006E1021"/>
    <w:rsid w:val="00706B38"/>
    <w:rsid w:val="007100BD"/>
    <w:rsid w:val="0072366E"/>
    <w:rsid w:val="00750B4B"/>
    <w:rsid w:val="007522A4"/>
    <w:rsid w:val="007623BF"/>
    <w:rsid w:val="007730F9"/>
    <w:rsid w:val="007819E5"/>
    <w:rsid w:val="00784B89"/>
    <w:rsid w:val="00786770"/>
    <w:rsid w:val="00792240"/>
    <w:rsid w:val="00793282"/>
    <w:rsid w:val="00794830"/>
    <w:rsid w:val="007F0204"/>
    <w:rsid w:val="007F1433"/>
    <w:rsid w:val="007F2B40"/>
    <w:rsid w:val="007F5E5C"/>
    <w:rsid w:val="008200CA"/>
    <w:rsid w:val="0082329B"/>
    <w:rsid w:val="00824435"/>
    <w:rsid w:val="00826229"/>
    <w:rsid w:val="0085065E"/>
    <w:rsid w:val="008663CE"/>
    <w:rsid w:val="008826E7"/>
    <w:rsid w:val="00897726"/>
    <w:rsid w:val="008D10CD"/>
    <w:rsid w:val="008D68E5"/>
    <w:rsid w:val="008E050A"/>
    <w:rsid w:val="008F5446"/>
    <w:rsid w:val="00900416"/>
    <w:rsid w:val="0091695F"/>
    <w:rsid w:val="00951E2A"/>
    <w:rsid w:val="0095413B"/>
    <w:rsid w:val="00992801"/>
    <w:rsid w:val="009A222D"/>
    <w:rsid w:val="009A7FCF"/>
    <w:rsid w:val="009C51DC"/>
    <w:rsid w:val="00A15FAA"/>
    <w:rsid w:val="00A20AA3"/>
    <w:rsid w:val="00A21270"/>
    <w:rsid w:val="00A229E7"/>
    <w:rsid w:val="00A230BE"/>
    <w:rsid w:val="00A25C6F"/>
    <w:rsid w:val="00A3415F"/>
    <w:rsid w:val="00A45F15"/>
    <w:rsid w:val="00A54308"/>
    <w:rsid w:val="00A6516C"/>
    <w:rsid w:val="00A705C9"/>
    <w:rsid w:val="00A82F3A"/>
    <w:rsid w:val="00A87F33"/>
    <w:rsid w:val="00AA1250"/>
    <w:rsid w:val="00AA60B6"/>
    <w:rsid w:val="00AA72CC"/>
    <w:rsid w:val="00AB65C3"/>
    <w:rsid w:val="00AC0E81"/>
    <w:rsid w:val="00AC33D4"/>
    <w:rsid w:val="00AC3E8A"/>
    <w:rsid w:val="00AE6F18"/>
    <w:rsid w:val="00AF1F09"/>
    <w:rsid w:val="00B372B1"/>
    <w:rsid w:val="00B53586"/>
    <w:rsid w:val="00B6618F"/>
    <w:rsid w:val="00B83028"/>
    <w:rsid w:val="00B8698F"/>
    <w:rsid w:val="00B92D9B"/>
    <w:rsid w:val="00BA4110"/>
    <w:rsid w:val="00BA78DB"/>
    <w:rsid w:val="00BC4D4A"/>
    <w:rsid w:val="00BC73B4"/>
    <w:rsid w:val="00BD2703"/>
    <w:rsid w:val="00BD35A4"/>
    <w:rsid w:val="00BF4269"/>
    <w:rsid w:val="00BF4F64"/>
    <w:rsid w:val="00C01DCB"/>
    <w:rsid w:val="00C12880"/>
    <w:rsid w:val="00C16F2B"/>
    <w:rsid w:val="00C20F15"/>
    <w:rsid w:val="00C2509A"/>
    <w:rsid w:val="00C37ACE"/>
    <w:rsid w:val="00C4324D"/>
    <w:rsid w:val="00C70D9C"/>
    <w:rsid w:val="00C71BF8"/>
    <w:rsid w:val="00C74B93"/>
    <w:rsid w:val="00C93BA4"/>
    <w:rsid w:val="00C97DAB"/>
    <w:rsid w:val="00CA7ADB"/>
    <w:rsid w:val="00CB0D73"/>
    <w:rsid w:val="00CC1F10"/>
    <w:rsid w:val="00CC5D19"/>
    <w:rsid w:val="00CD5C29"/>
    <w:rsid w:val="00CF41D1"/>
    <w:rsid w:val="00D015D0"/>
    <w:rsid w:val="00D03051"/>
    <w:rsid w:val="00D1544A"/>
    <w:rsid w:val="00D15E6F"/>
    <w:rsid w:val="00D3326B"/>
    <w:rsid w:val="00D45304"/>
    <w:rsid w:val="00D47ECD"/>
    <w:rsid w:val="00D55AFA"/>
    <w:rsid w:val="00D974D2"/>
    <w:rsid w:val="00DA02DB"/>
    <w:rsid w:val="00DA24AA"/>
    <w:rsid w:val="00DA716B"/>
    <w:rsid w:val="00DC51C9"/>
    <w:rsid w:val="00DC70F7"/>
    <w:rsid w:val="00E04359"/>
    <w:rsid w:val="00E23445"/>
    <w:rsid w:val="00E30504"/>
    <w:rsid w:val="00E35434"/>
    <w:rsid w:val="00E65B60"/>
    <w:rsid w:val="00EB3CDC"/>
    <w:rsid w:val="00F35160"/>
    <w:rsid w:val="00F35F28"/>
    <w:rsid w:val="00F505FD"/>
    <w:rsid w:val="00F61B47"/>
    <w:rsid w:val="00F85402"/>
    <w:rsid w:val="00F965BD"/>
    <w:rsid w:val="00FA203B"/>
    <w:rsid w:val="00FB6BC3"/>
    <w:rsid w:val="00FD2140"/>
    <w:rsid w:val="00FD2F5E"/>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15:docId w15:val="{4D1AA839-51C3-4CB7-85DE-341A038C9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sz w:val="24"/>
      <w:szCs w:val="24"/>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paragraph" w:customStyle="1" w:styleId="EndNoteBibliographyTitle">
    <w:name w:val="EndNote Bibliography Title"/>
    <w:basedOn w:val="Normal"/>
    <w:link w:val="EndNoteBibliographyTitleChar"/>
    <w:rsid w:val="004C5749"/>
    <w:pPr>
      <w:jc w:val="center"/>
    </w:pPr>
    <w:rPr>
      <w:noProof/>
    </w:rPr>
  </w:style>
  <w:style w:type="character" w:customStyle="1" w:styleId="EndNoteBibliographyTitleChar">
    <w:name w:val="EndNote Bibliography Title Char"/>
    <w:basedOn w:val="Style1Char"/>
    <w:link w:val="EndNoteBibliographyTitle"/>
    <w:rsid w:val="004C5749"/>
    <w:rPr>
      <w:rFonts w:ascii="Calibri" w:eastAsia="Calibri" w:hAnsi="Calibri" w:cs="Calibri"/>
      <w:noProof/>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BF46B1-7281-4C0F-9077-000FAEC56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0</TotalTime>
  <Pages>46</Pages>
  <Words>24348</Words>
  <Characters>138788</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2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124</cp:revision>
  <dcterms:created xsi:type="dcterms:W3CDTF">2018-09-07T12:06:00Z</dcterms:created>
  <dcterms:modified xsi:type="dcterms:W3CDTF">2018-09-24T15:39:00Z</dcterms:modified>
</cp:coreProperties>
</file>